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037240"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A72B2A">
                  <w:rPr>
                    <w:b/>
                    <w:bCs/>
                    <w:noProof/>
                  </w:rPr>
                  <w:t>20/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A72B2A" w:rsidRDefault="00037240">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478035" w:history="1">
            <w:r w:rsidR="00A72B2A" w:rsidRPr="00DF03AC">
              <w:rPr>
                <w:rStyle w:val="Hyperlink"/>
                <w:noProof/>
                <w:lang w:val="en-AU"/>
              </w:rPr>
              <w:t>Introduction</w:t>
            </w:r>
            <w:r w:rsidR="00A72B2A">
              <w:rPr>
                <w:noProof/>
                <w:webHidden/>
              </w:rPr>
              <w:tab/>
            </w:r>
            <w:r w:rsidR="00A72B2A">
              <w:rPr>
                <w:noProof/>
                <w:webHidden/>
              </w:rPr>
              <w:fldChar w:fldCharType="begin"/>
            </w:r>
            <w:r w:rsidR="00A72B2A">
              <w:rPr>
                <w:noProof/>
                <w:webHidden/>
              </w:rPr>
              <w:instrText xml:space="preserve"> PAGEREF _Toc480478035 \h </w:instrText>
            </w:r>
            <w:r w:rsidR="00A72B2A">
              <w:rPr>
                <w:noProof/>
                <w:webHidden/>
              </w:rPr>
            </w:r>
            <w:r w:rsidR="00A72B2A">
              <w:rPr>
                <w:noProof/>
                <w:webHidden/>
              </w:rPr>
              <w:fldChar w:fldCharType="separate"/>
            </w:r>
            <w:r w:rsidR="00A72B2A">
              <w:rPr>
                <w:noProof/>
                <w:webHidden/>
              </w:rPr>
              <w:t>4</w:t>
            </w:r>
            <w:r w:rsidR="00A72B2A">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36" w:history="1">
            <w:r w:rsidRPr="00DF03AC">
              <w:rPr>
                <w:rStyle w:val="Hyperlink"/>
                <w:noProof/>
                <w:lang w:val="en-AU"/>
              </w:rPr>
              <w:t>Literature Review</w:t>
            </w:r>
            <w:r>
              <w:rPr>
                <w:noProof/>
                <w:webHidden/>
              </w:rPr>
              <w:tab/>
            </w:r>
            <w:r>
              <w:rPr>
                <w:noProof/>
                <w:webHidden/>
              </w:rPr>
              <w:fldChar w:fldCharType="begin"/>
            </w:r>
            <w:r>
              <w:rPr>
                <w:noProof/>
                <w:webHidden/>
              </w:rPr>
              <w:instrText xml:space="preserve"> PAGEREF _Toc480478036 \h </w:instrText>
            </w:r>
            <w:r>
              <w:rPr>
                <w:noProof/>
                <w:webHidden/>
              </w:rPr>
            </w:r>
            <w:r>
              <w:rPr>
                <w:noProof/>
                <w:webHidden/>
              </w:rPr>
              <w:fldChar w:fldCharType="separate"/>
            </w:r>
            <w:r>
              <w:rPr>
                <w:noProof/>
                <w:webHidden/>
              </w:rPr>
              <w:t>4</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37" w:history="1">
            <w:r w:rsidRPr="00DF03AC">
              <w:rPr>
                <w:rStyle w:val="Hyperlink"/>
                <w:noProof/>
                <w:lang w:val="en-AU"/>
              </w:rPr>
              <w:t>Context</w:t>
            </w:r>
            <w:r>
              <w:rPr>
                <w:noProof/>
                <w:webHidden/>
              </w:rPr>
              <w:tab/>
            </w:r>
            <w:r>
              <w:rPr>
                <w:noProof/>
                <w:webHidden/>
              </w:rPr>
              <w:fldChar w:fldCharType="begin"/>
            </w:r>
            <w:r>
              <w:rPr>
                <w:noProof/>
                <w:webHidden/>
              </w:rPr>
              <w:instrText xml:space="preserve"> PAGEREF _Toc480478037 \h </w:instrText>
            </w:r>
            <w:r>
              <w:rPr>
                <w:noProof/>
                <w:webHidden/>
              </w:rPr>
            </w:r>
            <w:r>
              <w:rPr>
                <w:noProof/>
                <w:webHidden/>
              </w:rPr>
              <w:fldChar w:fldCharType="separate"/>
            </w:r>
            <w:r>
              <w:rPr>
                <w:noProof/>
                <w:webHidden/>
              </w:rPr>
              <w:t>7</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38" w:history="1">
            <w:r w:rsidRPr="00DF03AC">
              <w:rPr>
                <w:rStyle w:val="Hyperlink"/>
                <w:noProof/>
              </w:rPr>
              <w:t>Analysis</w:t>
            </w:r>
            <w:r>
              <w:rPr>
                <w:noProof/>
                <w:webHidden/>
              </w:rPr>
              <w:tab/>
            </w:r>
            <w:r>
              <w:rPr>
                <w:noProof/>
                <w:webHidden/>
              </w:rPr>
              <w:fldChar w:fldCharType="begin"/>
            </w:r>
            <w:r>
              <w:rPr>
                <w:noProof/>
                <w:webHidden/>
              </w:rPr>
              <w:instrText xml:space="preserve"> PAGEREF _Toc480478038 \h </w:instrText>
            </w:r>
            <w:r>
              <w:rPr>
                <w:noProof/>
                <w:webHidden/>
              </w:rPr>
            </w:r>
            <w:r>
              <w:rPr>
                <w:noProof/>
                <w:webHidden/>
              </w:rPr>
              <w:fldChar w:fldCharType="separate"/>
            </w:r>
            <w:r>
              <w:rPr>
                <w:noProof/>
                <w:webHidden/>
              </w:rPr>
              <w:t>8</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39" w:history="1">
            <w:r w:rsidRPr="00DF03AC">
              <w:rPr>
                <w:rStyle w:val="Hyperlink"/>
                <w:noProof/>
              </w:rPr>
              <w:t>Methodology</w:t>
            </w:r>
            <w:r>
              <w:rPr>
                <w:noProof/>
                <w:webHidden/>
              </w:rPr>
              <w:tab/>
            </w:r>
            <w:r>
              <w:rPr>
                <w:noProof/>
                <w:webHidden/>
              </w:rPr>
              <w:fldChar w:fldCharType="begin"/>
            </w:r>
            <w:r>
              <w:rPr>
                <w:noProof/>
                <w:webHidden/>
              </w:rPr>
              <w:instrText xml:space="preserve"> PAGEREF _Toc480478039 \h </w:instrText>
            </w:r>
            <w:r>
              <w:rPr>
                <w:noProof/>
                <w:webHidden/>
              </w:rPr>
            </w:r>
            <w:r>
              <w:rPr>
                <w:noProof/>
                <w:webHidden/>
              </w:rPr>
              <w:fldChar w:fldCharType="separate"/>
            </w:r>
            <w:r>
              <w:rPr>
                <w:noProof/>
                <w:webHidden/>
              </w:rPr>
              <w:t>8</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0" w:history="1">
            <w:r w:rsidRPr="00DF03AC">
              <w:rPr>
                <w:rStyle w:val="Hyperlink"/>
                <w:noProof/>
              </w:rPr>
              <w:t>Documentation Strategy</w:t>
            </w:r>
            <w:r>
              <w:rPr>
                <w:noProof/>
                <w:webHidden/>
              </w:rPr>
              <w:tab/>
            </w:r>
            <w:r>
              <w:rPr>
                <w:noProof/>
                <w:webHidden/>
              </w:rPr>
              <w:fldChar w:fldCharType="begin"/>
            </w:r>
            <w:r>
              <w:rPr>
                <w:noProof/>
                <w:webHidden/>
              </w:rPr>
              <w:instrText xml:space="preserve"> PAGEREF _Toc480478040 \h </w:instrText>
            </w:r>
            <w:r>
              <w:rPr>
                <w:noProof/>
                <w:webHidden/>
              </w:rPr>
            </w:r>
            <w:r>
              <w:rPr>
                <w:noProof/>
                <w:webHidden/>
              </w:rPr>
              <w:fldChar w:fldCharType="separate"/>
            </w:r>
            <w:r>
              <w:rPr>
                <w:noProof/>
                <w:webHidden/>
              </w:rPr>
              <w:t>8</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1" w:history="1">
            <w:r w:rsidRPr="00DF03AC">
              <w:rPr>
                <w:rStyle w:val="Hyperlink"/>
                <w:noProof/>
              </w:rPr>
              <w:t>Backup techniques (test data, use PhpPgAdmin frequently to export dump files, considered Ansible and Terraform etc)</w:t>
            </w:r>
            <w:r>
              <w:rPr>
                <w:noProof/>
                <w:webHidden/>
              </w:rPr>
              <w:tab/>
            </w:r>
            <w:r>
              <w:rPr>
                <w:noProof/>
                <w:webHidden/>
              </w:rPr>
              <w:fldChar w:fldCharType="begin"/>
            </w:r>
            <w:r>
              <w:rPr>
                <w:noProof/>
                <w:webHidden/>
              </w:rPr>
              <w:instrText xml:space="preserve"> PAGEREF _Toc480478041 \h </w:instrText>
            </w:r>
            <w:r>
              <w:rPr>
                <w:noProof/>
                <w:webHidden/>
              </w:rPr>
            </w:r>
            <w:r>
              <w:rPr>
                <w:noProof/>
                <w:webHidden/>
              </w:rPr>
              <w:fldChar w:fldCharType="separate"/>
            </w:r>
            <w:r>
              <w:rPr>
                <w:noProof/>
                <w:webHidden/>
              </w:rPr>
              <w:t>8</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2" w:history="1">
            <w:r w:rsidRPr="00DF03AC">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478042 \h </w:instrText>
            </w:r>
            <w:r>
              <w:rPr>
                <w:noProof/>
                <w:webHidden/>
              </w:rPr>
            </w:r>
            <w:r>
              <w:rPr>
                <w:noProof/>
                <w:webHidden/>
              </w:rPr>
              <w:fldChar w:fldCharType="separate"/>
            </w:r>
            <w:r>
              <w:rPr>
                <w:noProof/>
                <w:webHidden/>
              </w:rPr>
              <w:t>9</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3" w:history="1">
            <w:r w:rsidRPr="00DF03AC">
              <w:rPr>
                <w:rStyle w:val="Hyperlink"/>
                <w:noProof/>
                <w:lang w:val="en-AU"/>
              </w:rPr>
              <w:t>Use of Technologies</w:t>
            </w:r>
            <w:r>
              <w:rPr>
                <w:noProof/>
                <w:webHidden/>
              </w:rPr>
              <w:tab/>
            </w:r>
            <w:r>
              <w:rPr>
                <w:noProof/>
                <w:webHidden/>
              </w:rPr>
              <w:fldChar w:fldCharType="begin"/>
            </w:r>
            <w:r>
              <w:rPr>
                <w:noProof/>
                <w:webHidden/>
              </w:rPr>
              <w:instrText xml:space="preserve"> PAGEREF _Toc480478043 \h </w:instrText>
            </w:r>
            <w:r>
              <w:rPr>
                <w:noProof/>
                <w:webHidden/>
              </w:rPr>
            </w:r>
            <w:r>
              <w:rPr>
                <w:noProof/>
                <w:webHidden/>
              </w:rPr>
              <w:fldChar w:fldCharType="separate"/>
            </w:r>
            <w:r>
              <w:rPr>
                <w:noProof/>
                <w:webHidden/>
              </w:rPr>
              <w:t>9</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4" w:history="1">
            <w:r w:rsidRPr="00DF03AC">
              <w:rPr>
                <w:rStyle w:val="Hyperlink"/>
                <w:noProof/>
              </w:rPr>
              <w:t>Server hosting In House</w:t>
            </w:r>
            <w:r>
              <w:rPr>
                <w:noProof/>
                <w:webHidden/>
              </w:rPr>
              <w:tab/>
            </w:r>
            <w:r>
              <w:rPr>
                <w:noProof/>
                <w:webHidden/>
              </w:rPr>
              <w:fldChar w:fldCharType="begin"/>
            </w:r>
            <w:r>
              <w:rPr>
                <w:noProof/>
                <w:webHidden/>
              </w:rPr>
              <w:instrText xml:space="preserve"> PAGEREF _Toc480478044 \h </w:instrText>
            </w:r>
            <w:r>
              <w:rPr>
                <w:noProof/>
                <w:webHidden/>
              </w:rPr>
            </w:r>
            <w:r>
              <w:rPr>
                <w:noProof/>
                <w:webHidden/>
              </w:rPr>
              <w:fldChar w:fldCharType="separate"/>
            </w:r>
            <w:r>
              <w:rPr>
                <w:noProof/>
                <w:webHidden/>
              </w:rPr>
              <w:t>9</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5" w:history="1">
            <w:r w:rsidRPr="00DF03AC">
              <w:rPr>
                <w:rStyle w:val="Hyperlink"/>
                <w:noProof/>
              </w:rPr>
              <w:t>OS (Windows VS Linux)</w:t>
            </w:r>
            <w:r>
              <w:rPr>
                <w:noProof/>
                <w:webHidden/>
              </w:rPr>
              <w:tab/>
            </w:r>
            <w:r>
              <w:rPr>
                <w:noProof/>
                <w:webHidden/>
              </w:rPr>
              <w:fldChar w:fldCharType="begin"/>
            </w:r>
            <w:r>
              <w:rPr>
                <w:noProof/>
                <w:webHidden/>
              </w:rPr>
              <w:instrText xml:space="preserve"> PAGEREF _Toc480478045 \h </w:instrText>
            </w:r>
            <w:r>
              <w:rPr>
                <w:noProof/>
                <w:webHidden/>
              </w:rPr>
            </w:r>
            <w:r>
              <w:rPr>
                <w:noProof/>
                <w:webHidden/>
              </w:rPr>
              <w:fldChar w:fldCharType="separate"/>
            </w:r>
            <w:r>
              <w:rPr>
                <w:noProof/>
                <w:webHidden/>
              </w:rPr>
              <w:t>9</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6" w:history="1">
            <w:r w:rsidRPr="00DF03AC">
              <w:rPr>
                <w:rStyle w:val="Hyperlink"/>
                <w:noProof/>
                <w:lang w:val="en-AU"/>
              </w:rPr>
              <w:t>Ethical Considerations</w:t>
            </w:r>
            <w:r>
              <w:rPr>
                <w:noProof/>
                <w:webHidden/>
              </w:rPr>
              <w:tab/>
            </w:r>
            <w:r>
              <w:rPr>
                <w:noProof/>
                <w:webHidden/>
              </w:rPr>
              <w:fldChar w:fldCharType="begin"/>
            </w:r>
            <w:r>
              <w:rPr>
                <w:noProof/>
                <w:webHidden/>
              </w:rPr>
              <w:instrText xml:space="preserve"> PAGEREF _Toc480478046 \h </w:instrText>
            </w:r>
            <w:r>
              <w:rPr>
                <w:noProof/>
                <w:webHidden/>
              </w:rPr>
            </w:r>
            <w:r>
              <w:rPr>
                <w:noProof/>
                <w:webHidden/>
              </w:rPr>
              <w:fldChar w:fldCharType="separate"/>
            </w:r>
            <w:r>
              <w:rPr>
                <w:noProof/>
                <w:webHidden/>
              </w:rPr>
              <w:t>9</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7" w:history="1">
            <w:r w:rsidRPr="00DF03AC">
              <w:rPr>
                <w:rStyle w:val="Hyperlink"/>
                <w:noProof/>
              </w:rPr>
              <w:t>Regular yum update to enforce preventing of vulnerabilities regarding security issues</w:t>
            </w:r>
            <w:r>
              <w:rPr>
                <w:noProof/>
                <w:webHidden/>
              </w:rPr>
              <w:tab/>
            </w:r>
            <w:r>
              <w:rPr>
                <w:noProof/>
                <w:webHidden/>
              </w:rPr>
              <w:fldChar w:fldCharType="begin"/>
            </w:r>
            <w:r>
              <w:rPr>
                <w:noProof/>
                <w:webHidden/>
              </w:rPr>
              <w:instrText xml:space="preserve"> PAGEREF _Toc480478047 \h </w:instrText>
            </w:r>
            <w:r>
              <w:rPr>
                <w:noProof/>
                <w:webHidden/>
              </w:rPr>
            </w:r>
            <w:r>
              <w:rPr>
                <w:noProof/>
                <w:webHidden/>
              </w:rPr>
              <w:fldChar w:fldCharType="separate"/>
            </w:r>
            <w:r>
              <w:rPr>
                <w:noProof/>
                <w:webHidden/>
              </w:rPr>
              <w:t>10</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8" w:history="1">
            <w:r w:rsidRPr="00DF03AC">
              <w:rPr>
                <w:rStyle w:val="Hyperlink"/>
                <w:noProof/>
              </w:rPr>
              <w:t>SQL Injection Attack Prevention</w:t>
            </w:r>
            <w:r>
              <w:rPr>
                <w:noProof/>
                <w:webHidden/>
              </w:rPr>
              <w:tab/>
            </w:r>
            <w:r>
              <w:rPr>
                <w:noProof/>
                <w:webHidden/>
              </w:rPr>
              <w:fldChar w:fldCharType="begin"/>
            </w:r>
            <w:r>
              <w:rPr>
                <w:noProof/>
                <w:webHidden/>
              </w:rPr>
              <w:instrText xml:space="preserve"> PAGEREF _Toc480478048 \h </w:instrText>
            </w:r>
            <w:r>
              <w:rPr>
                <w:noProof/>
                <w:webHidden/>
              </w:rPr>
            </w:r>
            <w:r>
              <w:rPr>
                <w:noProof/>
                <w:webHidden/>
              </w:rPr>
              <w:fldChar w:fldCharType="separate"/>
            </w:r>
            <w:r>
              <w:rPr>
                <w:noProof/>
                <w:webHidden/>
              </w:rPr>
              <w:t>10</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49" w:history="1">
            <w:r w:rsidRPr="00DF03AC">
              <w:rPr>
                <w:rStyle w:val="Hyperlink"/>
                <w:noProof/>
                <w:lang w:val="en-AU"/>
              </w:rPr>
              <w:t>Data Protection</w:t>
            </w:r>
            <w:r>
              <w:rPr>
                <w:noProof/>
                <w:webHidden/>
              </w:rPr>
              <w:tab/>
            </w:r>
            <w:r>
              <w:rPr>
                <w:noProof/>
                <w:webHidden/>
              </w:rPr>
              <w:fldChar w:fldCharType="begin"/>
            </w:r>
            <w:r>
              <w:rPr>
                <w:noProof/>
                <w:webHidden/>
              </w:rPr>
              <w:instrText xml:space="preserve"> PAGEREF _Toc480478049 \h </w:instrText>
            </w:r>
            <w:r>
              <w:rPr>
                <w:noProof/>
                <w:webHidden/>
              </w:rPr>
            </w:r>
            <w:r>
              <w:rPr>
                <w:noProof/>
                <w:webHidden/>
              </w:rPr>
              <w:fldChar w:fldCharType="separate"/>
            </w:r>
            <w:r>
              <w:rPr>
                <w:noProof/>
                <w:webHidden/>
              </w:rPr>
              <w:t>10</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0" w:history="1">
            <w:r w:rsidRPr="00DF03AC">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478050 \h </w:instrText>
            </w:r>
            <w:r>
              <w:rPr>
                <w:noProof/>
                <w:webHidden/>
              </w:rPr>
            </w:r>
            <w:r>
              <w:rPr>
                <w:noProof/>
                <w:webHidden/>
              </w:rPr>
              <w:fldChar w:fldCharType="separate"/>
            </w:r>
            <w:r>
              <w:rPr>
                <w:noProof/>
                <w:webHidden/>
              </w:rPr>
              <w:t>10</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1" w:history="1">
            <w:r w:rsidRPr="00DF03AC">
              <w:rPr>
                <w:rStyle w:val="Hyperlink"/>
                <w:noProof/>
              </w:rPr>
              <w:t>Selection of Technologies</w:t>
            </w:r>
            <w:r>
              <w:rPr>
                <w:noProof/>
                <w:webHidden/>
              </w:rPr>
              <w:tab/>
            </w:r>
            <w:r>
              <w:rPr>
                <w:noProof/>
                <w:webHidden/>
              </w:rPr>
              <w:fldChar w:fldCharType="begin"/>
            </w:r>
            <w:r>
              <w:rPr>
                <w:noProof/>
                <w:webHidden/>
              </w:rPr>
              <w:instrText xml:space="preserve"> PAGEREF _Toc480478051 \h </w:instrText>
            </w:r>
            <w:r>
              <w:rPr>
                <w:noProof/>
                <w:webHidden/>
              </w:rPr>
            </w:r>
            <w:r>
              <w:rPr>
                <w:noProof/>
                <w:webHidden/>
              </w:rPr>
              <w:fldChar w:fldCharType="separate"/>
            </w:r>
            <w:r>
              <w:rPr>
                <w:noProof/>
                <w:webHidden/>
              </w:rPr>
              <w:t>10</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2" w:history="1">
            <w:r w:rsidRPr="00DF03AC">
              <w:rPr>
                <w:rStyle w:val="Hyperlink"/>
                <w:noProof/>
              </w:rPr>
              <w:t>Docker consideration</w:t>
            </w:r>
            <w:r>
              <w:rPr>
                <w:noProof/>
                <w:webHidden/>
              </w:rPr>
              <w:tab/>
            </w:r>
            <w:r>
              <w:rPr>
                <w:noProof/>
                <w:webHidden/>
              </w:rPr>
              <w:fldChar w:fldCharType="begin"/>
            </w:r>
            <w:r>
              <w:rPr>
                <w:noProof/>
                <w:webHidden/>
              </w:rPr>
              <w:instrText xml:space="preserve"> PAGEREF _Toc480478052 \h </w:instrText>
            </w:r>
            <w:r>
              <w:rPr>
                <w:noProof/>
                <w:webHidden/>
              </w:rPr>
            </w:r>
            <w:r>
              <w:rPr>
                <w:noProof/>
                <w:webHidden/>
              </w:rPr>
              <w:fldChar w:fldCharType="separate"/>
            </w:r>
            <w:r>
              <w:rPr>
                <w:noProof/>
                <w:webHidden/>
              </w:rPr>
              <w:t>11</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3" w:history="1">
            <w:r w:rsidRPr="00DF03AC">
              <w:rPr>
                <w:rStyle w:val="Hyperlink"/>
                <w:noProof/>
              </w:rPr>
              <w:t>Choice of Amazon as a Cloud Provider</w:t>
            </w:r>
            <w:r>
              <w:rPr>
                <w:noProof/>
                <w:webHidden/>
              </w:rPr>
              <w:tab/>
            </w:r>
            <w:r>
              <w:rPr>
                <w:noProof/>
                <w:webHidden/>
              </w:rPr>
              <w:fldChar w:fldCharType="begin"/>
            </w:r>
            <w:r>
              <w:rPr>
                <w:noProof/>
                <w:webHidden/>
              </w:rPr>
              <w:instrText xml:space="preserve"> PAGEREF _Toc480478053 \h </w:instrText>
            </w:r>
            <w:r>
              <w:rPr>
                <w:noProof/>
                <w:webHidden/>
              </w:rPr>
            </w:r>
            <w:r>
              <w:rPr>
                <w:noProof/>
                <w:webHidden/>
              </w:rPr>
              <w:fldChar w:fldCharType="separate"/>
            </w:r>
            <w:r>
              <w:rPr>
                <w:noProof/>
                <w:webHidden/>
              </w:rPr>
              <w:t>11</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4" w:history="1">
            <w:r w:rsidRPr="00DF03AC">
              <w:rPr>
                <w:rStyle w:val="Hyperlink"/>
                <w:noProof/>
              </w:rPr>
              <w:t>Choice of Virtual Machine Hosting service</w:t>
            </w:r>
            <w:r>
              <w:rPr>
                <w:noProof/>
                <w:webHidden/>
              </w:rPr>
              <w:tab/>
            </w:r>
            <w:r>
              <w:rPr>
                <w:noProof/>
                <w:webHidden/>
              </w:rPr>
              <w:fldChar w:fldCharType="begin"/>
            </w:r>
            <w:r>
              <w:rPr>
                <w:noProof/>
                <w:webHidden/>
              </w:rPr>
              <w:instrText xml:space="preserve"> PAGEREF _Toc480478054 \h </w:instrText>
            </w:r>
            <w:r>
              <w:rPr>
                <w:noProof/>
                <w:webHidden/>
              </w:rPr>
            </w:r>
            <w:r>
              <w:rPr>
                <w:noProof/>
                <w:webHidden/>
              </w:rPr>
              <w:fldChar w:fldCharType="separate"/>
            </w:r>
            <w:r>
              <w:rPr>
                <w:noProof/>
                <w:webHidden/>
              </w:rPr>
              <w:t>11</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5" w:history="1">
            <w:r w:rsidRPr="00DF03AC">
              <w:rPr>
                <w:rStyle w:val="Hyperlink"/>
                <w:noProof/>
              </w:rPr>
              <w:t>Choice of Source Control (GitHub vs Dropbox)</w:t>
            </w:r>
            <w:r>
              <w:rPr>
                <w:noProof/>
                <w:webHidden/>
              </w:rPr>
              <w:tab/>
            </w:r>
            <w:r>
              <w:rPr>
                <w:noProof/>
                <w:webHidden/>
              </w:rPr>
              <w:fldChar w:fldCharType="begin"/>
            </w:r>
            <w:r>
              <w:rPr>
                <w:noProof/>
                <w:webHidden/>
              </w:rPr>
              <w:instrText xml:space="preserve"> PAGEREF _Toc480478055 \h </w:instrText>
            </w:r>
            <w:r>
              <w:rPr>
                <w:noProof/>
                <w:webHidden/>
              </w:rPr>
            </w:r>
            <w:r>
              <w:rPr>
                <w:noProof/>
                <w:webHidden/>
              </w:rPr>
              <w:fldChar w:fldCharType="separate"/>
            </w:r>
            <w:r>
              <w:rPr>
                <w:noProof/>
                <w:webHidden/>
              </w:rPr>
              <w:t>11</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6" w:history="1">
            <w:r w:rsidRPr="00DF03AC">
              <w:rPr>
                <w:rStyle w:val="Hyperlink"/>
                <w:noProof/>
              </w:rPr>
              <w:t>Access from Local Workstation to Remote Server</w:t>
            </w:r>
            <w:r>
              <w:rPr>
                <w:noProof/>
                <w:webHidden/>
              </w:rPr>
              <w:tab/>
            </w:r>
            <w:r>
              <w:rPr>
                <w:noProof/>
                <w:webHidden/>
              </w:rPr>
              <w:fldChar w:fldCharType="begin"/>
            </w:r>
            <w:r>
              <w:rPr>
                <w:noProof/>
                <w:webHidden/>
              </w:rPr>
              <w:instrText xml:space="preserve"> PAGEREF _Toc480478056 \h </w:instrText>
            </w:r>
            <w:r>
              <w:rPr>
                <w:noProof/>
                <w:webHidden/>
              </w:rPr>
            </w:r>
            <w:r>
              <w:rPr>
                <w:noProof/>
                <w:webHidden/>
              </w:rPr>
              <w:fldChar w:fldCharType="separate"/>
            </w:r>
            <w:r>
              <w:rPr>
                <w:noProof/>
                <w:webHidden/>
              </w:rPr>
              <w:t>11</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7" w:history="1">
            <w:r w:rsidRPr="00DF03AC">
              <w:rPr>
                <w:rStyle w:val="Hyperlink"/>
                <w:noProof/>
              </w:rPr>
              <w:t>Choice of Linux distribution (Amazon Linux)</w:t>
            </w:r>
            <w:r>
              <w:rPr>
                <w:noProof/>
                <w:webHidden/>
              </w:rPr>
              <w:tab/>
            </w:r>
            <w:r>
              <w:rPr>
                <w:noProof/>
                <w:webHidden/>
              </w:rPr>
              <w:fldChar w:fldCharType="begin"/>
            </w:r>
            <w:r>
              <w:rPr>
                <w:noProof/>
                <w:webHidden/>
              </w:rPr>
              <w:instrText xml:space="preserve"> PAGEREF _Toc480478057 \h </w:instrText>
            </w:r>
            <w:r>
              <w:rPr>
                <w:noProof/>
                <w:webHidden/>
              </w:rPr>
            </w:r>
            <w:r>
              <w:rPr>
                <w:noProof/>
                <w:webHidden/>
              </w:rPr>
              <w:fldChar w:fldCharType="separate"/>
            </w:r>
            <w:r>
              <w:rPr>
                <w:noProof/>
                <w:webHidden/>
              </w:rPr>
              <w:t>12</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8" w:history="1">
            <w:r w:rsidRPr="00DF03AC">
              <w:rPr>
                <w:rStyle w:val="Hyperlink"/>
                <w:noProof/>
                <w:lang w:val="en-AU"/>
              </w:rPr>
              <w:t>Technologies Utilised</w:t>
            </w:r>
            <w:r>
              <w:rPr>
                <w:noProof/>
                <w:webHidden/>
              </w:rPr>
              <w:tab/>
            </w:r>
            <w:r>
              <w:rPr>
                <w:noProof/>
                <w:webHidden/>
              </w:rPr>
              <w:fldChar w:fldCharType="begin"/>
            </w:r>
            <w:r>
              <w:rPr>
                <w:noProof/>
                <w:webHidden/>
              </w:rPr>
              <w:instrText xml:space="preserve"> PAGEREF _Toc480478058 \h </w:instrText>
            </w:r>
            <w:r>
              <w:rPr>
                <w:noProof/>
                <w:webHidden/>
              </w:rPr>
            </w:r>
            <w:r>
              <w:rPr>
                <w:noProof/>
                <w:webHidden/>
              </w:rPr>
              <w:fldChar w:fldCharType="separate"/>
            </w:r>
            <w:r>
              <w:rPr>
                <w:noProof/>
                <w:webHidden/>
              </w:rPr>
              <w:t>12</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59" w:history="1">
            <w:r w:rsidRPr="00DF03AC">
              <w:rPr>
                <w:rStyle w:val="Hyperlink"/>
                <w:noProof/>
              </w:rPr>
              <w:t>Selection and purchase of the Domain Name</w:t>
            </w:r>
            <w:r>
              <w:rPr>
                <w:noProof/>
                <w:webHidden/>
              </w:rPr>
              <w:tab/>
            </w:r>
            <w:r>
              <w:rPr>
                <w:noProof/>
                <w:webHidden/>
              </w:rPr>
              <w:fldChar w:fldCharType="begin"/>
            </w:r>
            <w:r>
              <w:rPr>
                <w:noProof/>
                <w:webHidden/>
              </w:rPr>
              <w:instrText xml:space="preserve"> PAGEREF _Toc480478059 \h </w:instrText>
            </w:r>
            <w:r>
              <w:rPr>
                <w:noProof/>
                <w:webHidden/>
              </w:rPr>
            </w:r>
            <w:r>
              <w:rPr>
                <w:noProof/>
                <w:webHidden/>
              </w:rPr>
              <w:fldChar w:fldCharType="separate"/>
            </w:r>
            <w:r>
              <w:rPr>
                <w:noProof/>
                <w:webHidden/>
              </w:rPr>
              <w:t>13</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0" w:history="1">
            <w:r w:rsidRPr="00DF03AC">
              <w:rPr>
                <w:rStyle w:val="Hyperlink"/>
                <w:noProof/>
              </w:rPr>
              <w:t>Selection of Amazon Web Services</w:t>
            </w:r>
            <w:r>
              <w:rPr>
                <w:noProof/>
                <w:webHidden/>
              </w:rPr>
              <w:tab/>
            </w:r>
            <w:r>
              <w:rPr>
                <w:noProof/>
                <w:webHidden/>
              </w:rPr>
              <w:fldChar w:fldCharType="begin"/>
            </w:r>
            <w:r>
              <w:rPr>
                <w:noProof/>
                <w:webHidden/>
              </w:rPr>
              <w:instrText xml:space="preserve"> PAGEREF _Toc480478060 \h </w:instrText>
            </w:r>
            <w:r>
              <w:rPr>
                <w:noProof/>
                <w:webHidden/>
              </w:rPr>
            </w:r>
            <w:r>
              <w:rPr>
                <w:noProof/>
                <w:webHidden/>
              </w:rPr>
              <w:fldChar w:fldCharType="separate"/>
            </w:r>
            <w:r>
              <w:rPr>
                <w:noProof/>
                <w:webHidden/>
              </w:rPr>
              <w:t>13</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1" w:history="1">
            <w:r w:rsidRPr="00DF03AC">
              <w:rPr>
                <w:rStyle w:val="Hyperlink"/>
                <w:noProof/>
              </w:rPr>
              <w:t>Consideration of EBS service</w:t>
            </w:r>
            <w:r>
              <w:rPr>
                <w:noProof/>
                <w:webHidden/>
              </w:rPr>
              <w:tab/>
            </w:r>
            <w:r>
              <w:rPr>
                <w:noProof/>
                <w:webHidden/>
              </w:rPr>
              <w:fldChar w:fldCharType="begin"/>
            </w:r>
            <w:r>
              <w:rPr>
                <w:noProof/>
                <w:webHidden/>
              </w:rPr>
              <w:instrText xml:space="preserve"> PAGEREF _Toc480478061 \h </w:instrText>
            </w:r>
            <w:r>
              <w:rPr>
                <w:noProof/>
                <w:webHidden/>
              </w:rPr>
            </w:r>
            <w:r>
              <w:rPr>
                <w:noProof/>
                <w:webHidden/>
              </w:rPr>
              <w:fldChar w:fldCharType="separate"/>
            </w:r>
            <w:r>
              <w:rPr>
                <w:noProof/>
                <w:webHidden/>
              </w:rPr>
              <w:t>14</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2" w:history="1">
            <w:r w:rsidRPr="00DF03AC">
              <w:rPr>
                <w:rStyle w:val="Hyperlink"/>
                <w:noProof/>
              </w:rPr>
              <w:t>Selection of Amazon Machine Image (AMI)</w:t>
            </w:r>
            <w:r>
              <w:rPr>
                <w:noProof/>
                <w:webHidden/>
              </w:rPr>
              <w:tab/>
            </w:r>
            <w:r>
              <w:rPr>
                <w:noProof/>
                <w:webHidden/>
              </w:rPr>
              <w:fldChar w:fldCharType="begin"/>
            </w:r>
            <w:r>
              <w:rPr>
                <w:noProof/>
                <w:webHidden/>
              </w:rPr>
              <w:instrText xml:space="preserve"> PAGEREF _Toc480478062 \h </w:instrText>
            </w:r>
            <w:r>
              <w:rPr>
                <w:noProof/>
                <w:webHidden/>
              </w:rPr>
            </w:r>
            <w:r>
              <w:rPr>
                <w:noProof/>
                <w:webHidden/>
              </w:rPr>
              <w:fldChar w:fldCharType="separate"/>
            </w:r>
            <w:r>
              <w:rPr>
                <w:noProof/>
                <w:webHidden/>
              </w:rPr>
              <w:t>14</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63" w:history="1">
            <w:r w:rsidRPr="00DF03AC">
              <w:rPr>
                <w:rStyle w:val="Hyperlink"/>
                <w:noProof/>
              </w:rPr>
              <w:t>Design</w:t>
            </w:r>
            <w:r>
              <w:rPr>
                <w:noProof/>
                <w:webHidden/>
              </w:rPr>
              <w:tab/>
            </w:r>
            <w:r>
              <w:rPr>
                <w:noProof/>
                <w:webHidden/>
              </w:rPr>
              <w:fldChar w:fldCharType="begin"/>
            </w:r>
            <w:r>
              <w:rPr>
                <w:noProof/>
                <w:webHidden/>
              </w:rPr>
              <w:instrText xml:space="preserve"> PAGEREF _Toc480478063 \h </w:instrText>
            </w:r>
            <w:r>
              <w:rPr>
                <w:noProof/>
                <w:webHidden/>
              </w:rPr>
            </w:r>
            <w:r>
              <w:rPr>
                <w:noProof/>
                <w:webHidden/>
              </w:rPr>
              <w:fldChar w:fldCharType="separate"/>
            </w:r>
            <w:r>
              <w:rPr>
                <w:noProof/>
                <w:webHidden/>
              </w:rPr>
              <w:t>15</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4" w:history="1">
            <w:r w:rsidRPr="00DF03AC">
              <w:rPr>
                <w:rStyle w:val="Hyperlink"/>
                <w:noProof/>
              </w:rPr>
              <w:t>Schematic of System Components</w:t>
            </w:r>
            <w:r>
              <w:rPr>
                <w:noProof/>
                <w:webHidden/>
              </w:rPr>
              <w:tab/>
            </w:r>
            <w:r>
              <w:rPr>
                <w:noProof/>
                <w:webHidden/>
              </w:rPr>
              <w:fldChar w:fldCharType="begin"/>
            </w:r>
            <w:r>
              <w:rPr>
                <w:noProof/>
                <w:webHidden/>
              </w:rPr>
              <w:instrText xml:space="preserve"> PAGEREF _Toc480478064 \h </w:instrText>
            </w:r>
            <w:r>
              <w:rPr>
                <w:noProof/>
                <w:webHidden/>
              </w:rPr>
            </w:r>
            <w:r>
              <w:rPr>
                <w:noProof/>
                <w:webHidden/>
              </w:rPr>
              <w:fldChar w:fldCharType="separate"/>
            </w:r>
            <w:r>
              <w:rPr>
                <w:noProof/>
                <w:webHidden/>
              </w:rPr>
              <w:t>15</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5" w:history="1">
            <w:r w:rsidRPr="00DF03AC">
              <w:rPr>
                <w:rStyle w:val="Hyperlink"/>
                <w:noProof/>
              </w:rPr>
              <w:t>StarUML Class Diagram</w:t>
            </w:r>
            <w:r>
              <w:rPr>
                <w:noProof/>
                <w:webHidden/>
              </w:rPr>
              <w:tab/>
            </w:r>
            <w:r>
              <w:rPr>
                <w:noProof/>
                <w:webHidden/>
              </w:rPr>
              <w:fldChar w:fldCharType="begin"/>
            </w:r>
            <w:r>
              <w:rPr>
                <w:noProof/>
                <w:webHidden/>
              </w:rPr>
              <w:instrText xml:space="preserve"> PAGEREF _Toc480478065 \h </w:instrText>
            </w:r>
            <w:r>
              <w:rPr>
                <w:noProof/>
                <w:webHidden/>
              </w:rPr>
            </w:r>
            <w:r>
              <w:rPr>
                <w:noProof/>
                <w:webHidden/>
              </w:rPr>
              <w:fldChar w:fldCharType="separate"/>
            </w:r>
            <w:r>
              <w:rPr>
                <w:noProof/>
                <w:webHidden/>
              </w:rPr>
              <w:t>15</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6" w:history="1">
            <w:r w:rsidRPr="00DF03AC">
              <w:rPr>
                <w:rStyle w:val="Hyperlink"/>
                <w:noProof/>
              </w:rPr>
              <w:t>Database Design St</w:t>
            </w:r>
            <w:r w:rsidRPr="00DF03AC">
              <w:rPr>
                <w:rStyle w:val="Hyperlink"/>
                <w:noProof/>
              </w:rPr>
              <w:t>r</w:t>
            </w:r>
            <w:r w:rsidRPr="00DF03AC">
              <w:rPr>
                <w:rStyle w:val="Hyperlink"/>
                <w:noProof/>
              </w:rPr>
              <w:t>ategy</w:t>
            </w:r>
            <w:r>
              <w:rPr>
                <w:noProof/>
                <w:webHidden/>
              </w:rPr>
              <w:tab/>
            </w:r>
            <w:r>
              <w:rPr>
                <w:noProof/>
                <w:webHidden/>
              </w:rPr>
              <w:fldChar w:fldCharType="begin"/>
            </w:r>
            <w:r>
              <w:rPr>
                <w:noProof/>
                <w:webHidden/>
              </w:rPr>
              <w:instrText xml:space="preserve"> PAGEREF _Toc480478066 \h </w:instrText>
            </w:r>
            <w:r>
              <w:rPr>
                <w:noProof/>
                <w:webHidden/>
              </w:rPr>
            </w:r>
            <w:r>
              <w:rPr>
                <w:noProof/>
                <w:webHidden/>
              </w:rPr>
              <w:fldChar w:fldCharType="separate"/>
            </w:r>
            <w:r>
              <w:rPr>
                <w:noProof/>
                <w:webHidden/>
              </w:rPr>
              <w:t>15</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7" w:history="1">
            <w:r w:rsidRPr="00DF03AC">
              <w:rPr>
                <w:rStyle w:val="Hyperlink"/>
                <w:noProof/>
              </w:rPr>
              <w:t>Database (Technology, Management tool PHPPgAdmin)</w:t>
            </w:r>
            <w:r>
              <w:rPr>
                <w:noProof/>
                <w:webHidden/>
              </w:rPr>
              <w:tab/>
            </w:r>
            <w:r>
              <w:rPr>
                <w:noProof/>
                <w:webHidden/>
              </w:rPr>
              <w:fldChar w:fldCharType="begin"/>
            </w:r>
            <w:r>
              <w:rPr>
                <w:noProof/>
                <w:webHidden/>
              </w:rPr>
              <w:instrText xml:space="preserve"> PAGEREF _Toc480478067 \h </w:instrText>
            </w:r>
            <w:r>
              <w:rPr>
                <w:noProof/>
                <w:webHidden/>
              </w:rPr>
            </w:r>
            <w:r>
              <w:rPr>
                <w:noProof/>
                <w:webHidden/>
              </w:rPr>
              <w:fldChar w:fldCharType="separate"/>
            </w:r>
            <w:r>
              <w:rPr>
                <w:noProof/>
                <w:webHidden/>
              </w:rPr>
              <w:t>15</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8" w:history="1">
            <w:r w:rsidRPr="00DF03AC">
              <w:rPr>
                <w:rStyle w:val="Hyperlink"/>
                <w:noProof/>
              </w:rPr>
              <w:t>Physical Database Implementation</w:t>
            </w:r>
            <w:r>
              <w:rPr>
                <w:noProof/>
                <w:webHidden/>
              </w:rPr>
              <w:tab/>
            </w:r>
            <w:r>
              <w:rPr>
                <w:noProof/>
                <w:webHidden/>
              </w:rPr>
              <w:fldChar w:fldCharType="begin"/>
            </w:r>
            <w:r>
              <w:rPr>
                <w:noProof/>
                <w:webHidden/>
              </w:rPr>
              <w:instrText xml:space="preserve"> PAGEREF _Toc480478068 \h </w:instrText>
            </w:r>
            <w:r>
              <w:rPr>
                <w:noProof/>
                <w:webHidden/>
              </w:rPr>
            </w:r>
            <w:r>
              <w:rPr>
                <w:noProof/>
                <w:webHidden/>
              </w:rPr>
              <w:fldChar w:fldCharType="separate"/>
            </w:r>
            <w:r>
              <w:rPr>
                <w:noProof/>
                <w:webHidden/>
              </w:rPr>
              <w:t>15</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69" w:history="1">
            <w:r w:rsidRPr="00DF03AC">
              <w:rPr>
                <w:rStyle w:val="Hyperlink"/>
                <w:noProof/>
                <w:lang w:val="en-AU"/>
              </w:rPr>
              <w:t>Data Sources</w:t>
            </w:r>
            <w:r>
              <w:rPr>
                <w:noProof/>
                <w:webHidden/>
              </w:rPr>
              <w:tab/>
            </w:r>
            <w:r>
              <w:rPr>
                <w:noProof/>
                <w:webHidden/>
              </w:rPr>
              <w:fldChar w:fldCharType="begin"/>
            </w:r>
            <w:r>
              <w:rPr>
                <w:noProof/>
                <w:webHidden/>
              </w:rPr>
              <w:instrText xml:space="preserve"> PAGEREF _Toc480478069 \h </w:instrText>
            </w:r>
            <w:r>
              <w:rPr>
                <w:noProof/>
                <w:webHidden/>
              </w:rPr>
            </w:r>
            <w:r>
              <w:rPr>
                <w:noProof/>
                <w:webHidden/>
              </w:rPr>
              <w:fldChar w:fldCharType="separate"/>
            </w:r>
            <w:r>
              <w:rPr>
                <w:noProof/>
                <w:webHidden/>
              </w:rPr>
              <w:t>16</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70" w:history="1">
            <w:r w:rsidRPr="00DF03AC">
              <w:rPr>
                <w:rStyle w:val="Hyperlink"/>
                <w:noProof/>
              </w:rPr>
              <w:t>Implementation</w:t>
            </w:r>
            <w:r>
              <w:rPr>
                <w:noProof/>
                <w:webHidden/>
              </w:rPr>
              <w:tab/>
            </w:r>
            <w:r>
              <w:rPr>
                <w:noProof/>
                <w:webHidden/>
              </w:rPr>
              <w:fldChar w:fldCharType="begin"/>
            </w:r>
            <w:r>
              <w:rPr>
                <w:noProof/>
                <w:webHidden/>
              </w:rPr>
              <w:instrText xml:space="preserve"> PAGEREF _Toc480478070 \h </w:instrText>
            </w:r>
            <w:r>
              <w:rPr>
                <w:noProof/>
                <w:webHidden/>
              </w:rPr>
            </w:r>
            <w:r>
              <w:rPr>
                <w:noProof/>
                <w:webHidden/>
              </w:rPr>
              <w:fldChar w:fldCharType="separate"/>
            </w:r>
            <w:r>
              <w:rPr>
                <w:noProof/>
                <w:webHidden/>
              </w:rPr>
              <w:t>17</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71" w:history="1">
            <w:r w:rsidRPr="00DF03AC">
              <w:rPr>
                <w:rStyle w:val="Hyperlink"/>
                <w:noProof/>
              </w:rPr>
              <w:t>Installation of PostgreSQL</w:t>
            </w:r>
            <w:r>
              <w:rPr>
                <w:noProof/>
                <w:webHidden/>
              </w:rPr>
              <w:tab/>
            </w:r>
            <w:r>
              <w:rPr>
                <w:noProof/>
                <w:webHidden/>
              </w:rPr>
              <w:fldChar w:fldCharType="begin"/>
            </w:r>
            <w:r>
              <w:rPr>
                <w:noProof/>
                <w:webHidden/>
              </w:rPr>
              <w:instrText xml:space="preserve"> PAGEREF _Toc480478071 \h </w:instrText>
            </w:r>
            <w:r>
              <w:rPr>
                <w:noProof/>
                <w:webHidden/>
              </w:rPr>
            </w:r>
            <w:r>
              <w:rPr>
                <w:noProof/>
                <w:webHidden/>
              </w:rPr>
              <w:fldChar w:fldCharType="separate"/>
            </w:r>
            <w:r>
              <w:rPr>
                <w:noProof/>
                <w:webHidden/>
              </w:rPr>
              <w:t>17</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72" w:history="1">
            <w:r w:rsidRPr="00DF03AC">
              <w:rPr>
                <w:rStyle w:val="Hyperlink"/>
                <w:noProof/>
              </w:rPr>
              <w:t>Standard Connection Method : Console Access</w:t>
            </w:r>
            <w:r>
              <w:rPr>
                <w:noProof/>
                <w:webHidden/>
              </w:rPr>
              <w:tab/>
            </w:r>
            <w:r>
              <w:rPr>
                <w:noProof/>
                <w:webHidden/>
              </w:rPr>
              <w:fldChar w:fldCharType="begin"/>
            </w:r>
            <w:r>
              <w:rPr>
                <w:noProof/>
                <w:webHidden/>
              </w:rPr>
              <w:instrText xml:space="preserve"> PAGEREF _Toc480478072 \h </w:instrText>
            </w:r>
            <w:r>
              <w:rPr>
                <w:noProof/>
                <w:webHidden/>
              </w:rPr>
            </w:r>
            <w:r>
              <w:rPr>
                <w:noProof/>
                <w:webHidden/>
              </w:rPr>
              <w:fldChar w:fldCharType="separate"/>
            </w:r>
            <w:r>
              <w:rPr>
                <w:noProof/>
                <w:webHidden/>
              </w:rPr>
              <w:t>17</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73" w:history="1">
            <w:r w:rsidRPr="00DF03AC">
              <w:rPr>
                <w:rStyle w:val="Hyperlink"/>
                <w:noProof/>
              </w:rPr>
              <w:t>Optional Connection Method : Mobile Console Access</w:t>
            </w:r>
            <w:r>
              <w:rPr>
                <w:noProof/>
                <w:webHidden/>
              </w:rPr>
              <w:tab/>
            </w:r>
            <w:r>
              <w:rPr>
                <w:noProof/>
                <w:webHidden/>
              </w:rPr>
              <w:fldChar w:fldCharType="begin"/>
            </w:r>
            <w:r>
              <w:rPr>
                <w:noProof/>
                <w:webHidden/>
              </w:rPr>
              <w:instrText xml:space="preserve"> PAGEREF _Toc480478073 \h </w:instrText>
            </w:r>
            <w:r>
              <w:rPr>
                <w:noProof/>
                <w:webHidden/>
              </w:rPr>
            </w:r>
            <w:r>
              <w:rPr>
                <w:noProof/>
                <w:webHidden/>
              </w:rPr>
              <w:fldChar w:fldCharType="separate"/>
            </w:r>
            <w:r>
              <w:rPr>
                <w:noProof/>
                <w:webHidden/>
              </w:rPr>
              <w:t>17</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74" w:history="1">
            <w:r w:rsidRPr="00DF03AC">
              <w:rPr>
                <w:rStyle w:val="Hyperlink"/>
                <w:noProof/>
                <w:lang w:val="en-AU"/>
              </w:rPr>
              <w:t>Source Control from Windows : TortoiseGit</w:t>
            </w:r>
            <w:r>
              <w:rPr>
                <w:noProof/>
                <w:webHidden/>
              </w:rPr>
              <w:tab/>
            </w:r>
            <w:r>
              <w:rPr>
                <w:noProof/>
                <w:webHidden/>
              </w:rPr>
              <w:fldChar w:fldCharType="begin"/>
            </w:r>
            <w:r>
              <w:rPr>
                <w:noProof/>
                <w:webHidden/>
              </w:rPr>
              <w:instrText xml:space="preserve"> PAGEREF _Toc480478074 \h </w:instrText>
            </w:r>
            <w:r>
              <w:rPr>
                <w:noProof/>
                <w:webHidden/>
              </w:rPr>
            </w:r>
            <w:r>
              <w:rPr>
                <w:noProof/>
                <w:webHidden/>
              </w:rPr>
              <w:fldChar w:fldCharType="separate"/>
            </w:r>
            <w:r>
              <w:rPr>
                <w:noProof/>
                <w:webHidden/>
              </w:rPr>
              <w:t>17</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75" w:history="1">
            <w:r w:rsidRPr="00DF03AC">
              <w:rPr>
                <w:rStyle w:val="Hyperlink"/>
                <w:noProof/>
                <w:lang w:val="en-AU"/>
              </w:rPr>
              <w:t>Secure / Authenticated Command Line Access : Putty and PPK file</w:t>
            </w:r>
            <w:r>
              <w:rPr>
                <w:noProof/>
                <w:webHidden/>
              </w:rPr>
              <w:tab/>
            </w:r>
            <w:r>
              <w:rPr>
                <w:noProof/>
                <w:webHidden/>
              </w:rPr>
              <w:fldChar w:fldCharType="begin"/>
            </w:r>
            <w:r>
              <w:rPr>
                <w:noProof/>
                <w:webHidden/>
              </w:rPr>
              <w:instrText xml:space="preserve"> PAGEREF _Toc480478075 \h </w:instrText>
            </w:r>
            <w:r>
              <w:rPr>
                <w:noProof/>
                <w:webHidden/>
              </w:rPr>
            </w:r>
            <w:r>
              <w:rPr>
                <w:noProof/>
                <w:webHidden/>
              </w:rPr>
              <w:fldChar w:fldCharType="separate"/>
            </w:r>
            <w:r>
              <w:rPr>
                <w:noProof/>
                <w:webHidden/>
              </w:rPr>
              <w:t>17</w:t>
            </w:r>
            <w:r>
              <w:rPr>
                <w:noProof/>
                <w:webHidden/>
              </w:rPr>
              <w:fldChar w:fldCharType="end"/>
            </w:r>
          </w:hyperlink>
        </w:p>
        <w:p w:rsidR="00A72B2A" w:rsidRDefault="00A72B2A">
          <w:pPr>
            <w:pStyle w:val="TOC2"/>
            <w:tabs>
              <w:tab w:val="right" w:leader="dot" w:pos="9016"/>
            </w:tabs>
            <w:rPr>
              <w:rFonts w:eastAsiaTheme="minorEastAsia"/>
              <w:noProof/>
              <w:lang w:eastAsia="en-GB"/>
            </w:rPr>
          </w:pPr>
          <w:hyperlink w:anchor="_Toc480478076" w:history="1">
            <w:r w:rsidRPr="00DF03AC">
              <w:rPr>
                <w:rStyle w:val="Hyperlink"/>
                <w:noProof/>
                <w:lang w:val="en-AU"/>
              </w:rPr>
              <w:t>Optional GitHub Management Tool : OctoDroid</w:t>
            </w:r>
            <w:r>
              <w:rPr>
                <w:noProof/>
                <w:webHidden/>
              </w:rPr>
              <w:tab/>
            </w:r>
            <w:r>
              <w:rPr>
                <w:noProof/>
                <w:webHidden/>
              </w:rPr>
              <w:fldChar w:fldCharType="begin"/>
            </w:r>
            <w:r>
              <w:rPr>
                <w:noProof/>
                <w:webHidden/>
              </w:rPr>
              <w:instrText xml:space="preserve"> PAGEREF _Toc480478076 \h </w:instrText>
            </w:r>
            <w:r>
              <w:rPr>
                <w:noProof/>
                <w:webHidden/>
              </w:rPr>
            </w:r>
            <w:r>
              <w:rPr>
                <w:noProof/>
                <w:webHidden/>
              </w:rPr>
              <w:fldChar w:fldCharType="separate"/>
            </w:r>
            <w:r>
              <w:rPr>
                <w:noProof/>
                <w:webHidden/>
              </w:rPr>
              <w:t>18</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77" w:history="1">
            <w:r w:rsidRPr="00DF03AC">
              <w:rPr>
                <w:rStyle w:val="Hyperlink"/>
                <w:noProof/>
              </w:rPr>
              <w:t>Testing &amp; Evaluation</w:t>
            </w:r>
            <w:r>
              <w:rPr>
                <w:noProof/>
                <w:webHidden/>
              </w:rPr>
              <w:tab/>
            </w:r>
            <w:r>
              <w:rPr>
                <w:noProof/>
                <w:webHidden/>
              </w:rPr>
              <w:fldChar w:fldCharType="begin"/>
            </w:r>
            <w:r>
              <w:rPr>
                <w:noProof/>
                <w:webHidden/>
              </w:rPr>
              <w:instrText xml:space="preserve"> PAGEREF _Toc480478077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78" w:history="1">
            <w:r w:rsidRPr="00DF03AC">
              <w:rPr>
                <w:rStyle w:val="Hyperlink"/>
                <w:noProof/>
              </w:rPr>
              <w:t>Critical Review</w:t>
            </w:r>
            <w:r>
              <w:rPr>
                <w:noProof/>
                <w:webHidden/>
              </w:rPr>
              <w:tab/>
            </w:r>
            <w:r>
              <w:rPr>
                <w:noProof/>
                <w:webHidden/>
              </w:rPr>
              <w:fldChar w:fldCharType="begin"/>
            </w:r>
            <w:r>
              <w:rPr>
                <w:noProof/>
                <w:webHidden/>
              </w:rPr>
              <w:instrText xml:space="preserve"> PAGEREF _Toc480478078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79" w:history="1">
            <w:r w:rsidRPr="00DF03AC">
              <w:rPr>
                <w:rStyle w:val="Hyperlink"/>
                <w:noProof/>
              </w:rPr>
              <w:t>Future Directions for the Project</w:t>
            </w:r>
            <w:r>
              <w:rPr>
                <w:noProof/>
                <w:webHidden/>
              </w:rPr>
              <w:tab/>
            </w:r>
            <w:r>
              <w:rPr>
                <w:noProof/>
                <w:webHidden/>
              </w:rPr>
              <w:fldChar w:fldCharType="begin"/>
            </w:r>
            <w:r>
              <w:rPr>
                <w:noProof/>
                <w:webHidden/>
              </w:rPr>
              <w:instrText xml:space="preserve"> PAGEREF _Toc480478079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3"/>
            <w:tabs>
              <w:tab w:val="right" w:leader="dot" w:pos="9016"/>
            </w:tabs>
            <w:rPr>
              <w:rFonts w:eastAsiaTheme="minorEastAsia"/>
              <w:noProof/>
              <w:lang w:eastAsia="en-GB"/>
            </w:rPr>
          </w:pPr>
          <w:hyperlink w:anchor="_Toc480478080" w:history="1">
            <w:r w:rsidRPr="00DF03AC">
              <w:rPr>
                <w:rStyle w:val="Hyperlink"/>
                <w:noProof/>
                <w:lang w:val="en-AU"/>
              </w:rPr>
              <w:t>Backup/Disaster Recovery</w:t>
            </w:r>
            <w:r>
              <w:rPr>
                <w:noProof/>
                <w:webHidden/>
              </w:rPr>
              <w:tab/>
            </w:r>
            <w:r>
              <w:rPr>
                <w:noProof/>
                <w:webHidden/>
              </w:rPr>
              <w:fldChar w:fldCharType="begin"/>
            </w:r>
            <w:r>
              <w:rPr>
                <w:noProof/>
                <w:webHidden/>
              </w:rPr>
              <w:instrText xml:space="preserve"> PAGEREF _Toc480478080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3"/>
            <w:tabs>
              <w:tab w:val="right" w:leader="dot" w:pos="9016"/>
            </w:tabs>
            <w:rPr>
              <w:rFonts w:eastAsiaTheme="minorEastAsia"/>
              <w:noProof/>
              <w:lang w:eastAsia="en-GB"/>
            </w:rPr>
          </w:pPr>
          <w:hyperlink w:anchor="_Toc480478081" w:history="1">
            <w:r w:rsidRPr="00DF03AC">
              <w:rPr>
                <w:rStyle w:val="Hyperlink"/>
                <w:noProof/>
                <w:lang w:val="en-AU"/>
              </w:rPr>
              <w:t>Scalability</w:t>
            </w:r>
            <w:r>
              <w:rPr>
                <w:noProof/>
                <w:webHidden/>
              </w:rPr>
              <w:tab/>
            </w:r>
            <w:r>
              <w:rPr>
                <w:noProof/>
                <w:webHidden/>
              </w:rPr>
              <w:fldChar w:fldCharType="begin"/>
            </w:r>
            <w:r>
              <w:rPr>
                <w:noProof/>
                <w:webHidden/>
              </w:rPr>
              <w:instrText xml:space="preserve"> PAGEREF _Toc480478081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3"/>
            <w:tabs>
              <w:tab w:val="right" w:leader="dot" w:pos="9016"/>
            </w:tabs>
            <w:rPr>
              <w:rFonts w:eastAsiaTheme="minorEastAsia"/>
              <w:noProof/>
              <w:lang w:eastAsia="en-GB"/>
            </w:rPr>
          </w:pPr>
          <w:hyperlink w:anchor="_Toc480478082" w:history="1">
            <w:r w:rsidRPr="00DF03AC">
              <w:rPr>
                <w:rStyle w:val="Hyperlink"/>
                <w:noProof/>
                <w:lang w:val="en-AU"/>
              </w:rPr>
              <w:t>Automated testing</w:t>
            </w:r>
            <w:r>
              <w:rPr>
                <w:noProof/>
                <w:webHidden/>
              </w:rPr>
              <w:tab/>
            </w:r>
            <w:r>
              <w:rPr>
                <w:noProof/>
                <w:webHidden/>
              </w:rPr>
              <w:fldChar w:fldCharType="begin"/>
            </w:r>
            <w:r>
              <w:rPr>
                <w:noProof/>
                <w:webHidden/>
              </w:rPr>
              <w:instrText xml:space="preserve"> PAGEREF _Toc480478082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3"/>
            <w:tabs>
              <w:tab w:val="right" w:leader="dot" w:pos="9016"/>
            </w:tabs>
            <w:rPr>
              <w:rFonts w:eastAsiaTheme="minorEastAsia"/>
              <w:noProof/>
              <w:lang w:eastAsia="en-GB"/>
            </w:rPr>
          </w:pPr>
          <w:hyperlink w:anchor="_Toc480478083" w:history="1">
            <w:r w:rsidRPr="00DF03AC">
              <w:rPr>
                <w:rStyle w:val="Hyperlink"/>
                <w:noProof/>
                <w:lang w:val="en-AU"/>
              </w:rPr>
              <w:t>Continuous Integration</w:t>
            </w:r>
            <w:r>
              <w:rPr>
                <w:noProof/>
                <w:webHidden/>
              </w:rPr>
              <w:tab/>
            </w:r>
            <w:r>
              <w:rPr>
                <w:noProof/>
                <w:webHidden/>
              </w:rPr>
              <w:fldChar w:fldCharType="begin"/>
            </w:r>
            <w:r>
              <w:rPr>
                <w:noProof/>
                <w:webHidden/>
              </w:rPr>
              <w:instrText xml:space="preserve"> PAGEREF _Toc480478083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3"/>
            <w:tabs>
              <w:tab w:val="right" w:leader="dot" w:pos="9016"/>
            </w:tabs>
            <w:rPr>
              <w:rFonts w:eastAsiaTheme="minorEastAsia"/>
              <w:noProof/>
              <w:lang w:eastAsia="en-GB"/>
            </w:rPr>
          </w:pPr>
          <w:hyperlink w:anchor="_Toc480478084" w:history="1">
            <w:r w:rsidRPr="00DF03AC">
              <w:rPr>
                <w:rStyle w:val="Hyperlink"/>
                <w:noProof/>
                <w:lang w:val="en-AU"/>
              </w:rPr>
              <w:t>Continuous Delivery</w:t>
            </w:r>
            <w:r>
              <w:rPr>
                <w:noProof/>
                <w:webHidden/>
              </w:rPr>
              <w:tab/>
            </w:r>
            <w:r>
              <w:rPr>
                <w:noProof/>
                <w:webHidden/>
              </w:rPr>
              <w:fldChar w:fldCharType="begin"/>
            </w:r>
            <w:r>
              <w:rPr>
                <w:noProof/>
                <w:webHidden/>
              </w:rPr>
              <w:instrText xml:space="preserve"> PAGEREF _Toc480478084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85" w:history="1">
            <w:r w:rsidRPr="00DF03AC">
              <w:rPr>
                <w:rStyle w:val="Hyperlink"/>
                <w:noProof/>
              </w:rPr>
              <w:t>Appendix A</w:t>
            </w:r>
            <w:r>
              <w:rPr>
                <w:noProof/>
                <w:webHidden/>
              </w:rPr>
              <w:tab/>
            </w:r>
            <w:r>
              <w:rPr>
                <w:noProof/>
                <w:webHidden/>
              </w:rPr>
              <w:fldChar w:fldCharType="begin"/>
            </w:r>
            <w:r>
              <w:rPr>
                <w:noProof/>
                <w:webHidden/>
              </w:rPr>
              <w:instrText xml:space="preserve"> PAGEREF _Toc480478085 \h </w:instrText>
            </w:r>
            <w:r>
              <w:rPr>
                <w:noProof/>
                <w:webHidden/>
              </w:rPr>
            </w:r>
            <w:r>
              <w:rPr>
                <w:noProof/>
                <w:webHidden/>
              </w:rPr>
              <w:fldChar w:fldCharType="separate"/>
            </w:r>
            <w:r>
              <w:rPr>
                <w:noProof/>
                <w:webHidden/>
              </w:rPr>
              <w:t>19</w:t>
            </w:r>
            <w:r>
              <w:rPr>
                <w:noProof/>
                <w:webHidden/>
              </w:rPr>
              <w:fldChar w:fldCharType="end"/>
            </w:r>
          </w:hyperlink>
        </w:p>
        <w:p w:rsidR="00A72B2A" w:rsidRDefault="00A72B2A">
          <w:pPr>
            <w:pStyle w:val="TOC1"/>
            <w:tabs>
              <w:tab w:val="right" w:leader="dot" w:pos="9016"/>
            </w:tabs>
            <w:rPr>
              <w:rFonts w:eastAsiaTheme="minorEastAsia"/>
              <w:noProof/>
              <w:lang w:eastAsia="en-GB"/>
            </w:rPr>
          </w:pPr>
          <w:hyperlink w:anchor="_Toc480478086" w:history="1">
            <w:r w:rsidRPr="00DF03AC">
              <w:rPr>
                <w:rStyle w:val="Hyperlink"/>
                <w:noProof/>
              </w:rPr>
              <w:t>Bibliography</w:t>
            </w:r>
            <w:r>
              <w:rPr>
                <w:noProof/>
                <w:webHidden/>
              </w:rPr>
              <w:tab/>
            </w:r>
            <w:r>
              <w:rPr>
                <w:noProof/>
                <w:webHidden/>
              </w:rPr>
              <w:fldChar w:fldCharType="begin"/>
            </w:r>
            <w:r>
              <w:rPr>
                <w:noProof/>
                <w:webHidden/>
              </w:rPr>
              <w:instrText xml:space="preserve"> PAGEREF _Toc480478086 \h </w:instrText>
            </w:r>
            <w:r>
              <w:rPr>
                <w:noProof/>
                <w:webHidden/>
              </w:rPr>
            </w:r>
            <w:r>
              <w:rPr>
                <w:noProof/>
                <w:webHidden/>
              </w:rPr>
              <w:fldChar w:fldCharType="separate"/>
            </w:r>
            <w:r>
              <w:rPr>
                <w:noProof/>
                <w:webHidden/>
              </w:rPr>
              <w:t>19</w:t>
            </w:r>
            <w:r>
              <w:rPr>
                <w:noProof/>
                <w:webHidden/>
              </w:rPr>
              <w:fldChar w:fldCharType="end"/>
            </w:r>
          </w:hyperlink>
        </w:p>
        <w:p w:rsidR="0051596E" w:rsidRDefault="00037240">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478035"/>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w:t>
      </w:r>
      <w:r w:rsidR="001D50DA">
        <w:rPr>
          <w:lang w:val="en-AU"/>
        </w:rPr>
        <w:t>HOWTO</w:t>
      </w:r>
      <w:r w:rsidRPr="00F040E3">
        <w:rPr>
          <w:lang w:val="en-AU"/>
        </w:rPr>
        <w:t>”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extremely difficult for many students and individuals to get started with building a system such as UniHood. This project will help them begin to realise the cost-savings that are being achieved via cloud-based computing.</w:t>
      </w:r>
    </w:p>
    <w:p w:rsidR="00CA479D"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w:t>
      </w:r>
      <w:r w:rsidR="001D50DA">
        <w:rPr>
          <w:lang w:val="en-AU"/>
        </w:rPr>
        <w:t>HOWTO</w:t>
      </w:r>
      <w:r w:rsidR="00CA479D" w:rsidRPr="00F040E3">
        <w:rPr>
          <w:lang w:val="en-AU"/>
        </w:rPr>
        <w:t xml:space="preserve"> deliverables of this project valuable because of the significant time-saving </w:t>
      </w:r>
      <w:r>
        <w:rPr>
          <w:lang w:val="en-AU"/>
        </w:rPr>
        <w:t>when starting</w:t>
      </w:r>
      <w:r w:rsidR="00CA479D" w:rsidRPr="00F040E3">
        <w:rPr>
          <w:lang w:val="en-AU"/>
        </w:rPr>
        <w:t xml:space="preserve"> a project using similar tools.</w:t>
      </w:r>
    </w:p>
    <w:p w:rsidR="00CA0CC7" w:rsidRPr="00BD3734" w:rsidRDefault="00CA0CC7" w:rsidP="00CA0CC7">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Pr="00BD3734">
        <w:t xml:space="preserve"> </w:t>
      </w:r>
    </w:p>
    <w:p w:rsidR="00F040E3" w:rsidRDefault="00E653F3" w:rsidP="00E653F3">
      <w:pPr>
        <w:pStyle w:val="Heading1"/>
        <w:rPr>
          <w:lang w:val="en-AU"/>
        </w:rPr>
      </w:pPr>
      <w:bookmarkStart w:id="1" w:name="_Toc480478036"/>
      <w:r>
        <w:rPr>
          <w:lang w:val="en-AU"/>
        </w:rPr>
        <w:t>Literature Review</w:t>
      </w:r>
      <w:bookmarkEnd w:id="1"/>
    </w:p>
    <w:p w:rsidR="00D26808" w:rsidRPr="001D50DA" w:rsidRDefault="00D26808" w:rsidP="00D26808">
      <w:pPr>
        <w:rPr>
          <w:lang w:val="en-AU"/>
        </w:rPr>
      </w:pPr>
      <w:r w:rsidRPr="001D50DA">
        <w:rPr>
          <w:lang w:val="en-AU"/>
        </w:rPr>
        <w:t xml:space="preserve">Regards positioning this report against existing research, </w:t>
      </w:r>
      <w:r w:rsidR="00975108">
        <w:rPr>
          <w:lang w:val="en-AU"/>
        </w:rPr>
        <w:t>there do not appear to be</w:t>
      </w:r>
      <w:r w:rsidRPr="001D50DA">
        <w:rPr>
          <w:lang w:val="en-AU"/>
        </w:rPr>
        <w:t xml:space="preserve"> other academic papers with similar subject matter and goals to this project.</w:t>
      </w:r>
    </w:p>
    <w:p w:rsidR="00BA3C54" w:rsidRDefault="00BA3C54" w:rsidP="00BA3C54">
      <w:pPr>
        <w:rPr>
          <w:lang w:val="en-AU"/>
        </w:rPr>
      </w:pPr>
      <w:r>
        <w:rPr>
          <w:lang w:val="en-AU"/>
        </w:rPr>
        <w:t xml:space="preserve">The primary reference for instructions on creation and management of the web server instance is “Amazon Elastic Compute Cloud (EC2) Documentation </w:t>
      </w:r>
      <w:r w:rsidR="00037240">
        <w:rPr>
          <w:lang w:val="en-AU"/>
        </w:rPr>
        <w:fldChar w:fldCharType="begin"/>
      </w:r>
      <w:r>
        <w:rPr>
          <w:lang w:val="en-AU"/>
        </w:rPr>
        <w:instrText xml:space="preserve"> ADDIN ZOTERO_ITEM CSL_CITATION {"citationID":"1eag5q64f3","properties":{"formattedCitation":"[1]","plainCitation":"[1]"},"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037240">
        <w:rPr>
          <w:lang w:val="en-AU"/>
        </w:rPr>
        <w:fldChar w:fldCharType="separate"/>
      </w:r>
      <w:r w:rsidRPr="00BA3C54">
        <w:rPr>
          <w:rFonts w:ascii="Calibri" w:hAnsi="Calibri"/>
        </w:rPr>
        <w:t>[1]</w:t>
      </w:r>
      <w:r w:rsidR="00037240">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w:t>
      </w:r>
      <w:r w:rsidR="00D26808">
        <w:rPr>
          <w:lang w:val="en-AU"/>
        </w:rPr>
        <w:t>ere is a long tradition of “HOW</w:t>
      </w:r>
      <w:r w:rsidR="00F040E3" w:rsidRPr="00F040E3">
        <w:rPr>
          <w:lang w:val="en-AU"/>
        </w:rPr>
        <w:t>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w:t>
      </w:r>
      <w:r w:rsidR="00D26808">
        <w:rPr>
          <w:lang w:val="en-AU"/>
        </w:rPr>
        <w:t>HOWTO</w:t>
      </w:r>
      <w:r w:rsidR="00AF7AF8">
        <w:rPr>
          <w:lang w:val="en-AU"/>
        </w:rPr>
        <w:t xml:space="preserve"> that is directly related to this report</w:t>
      </w:r>
      <w:r w:rsidR="003C0E44">
        <w:rPr>
          <w:lang w:val="en-AU"/>
        </w:rPr>
        <w:t xml:space="preserve"> is</w:t>
      </w:r>
      <w:r w:rsidR="005C7DB0">
        <w:rPr>
          <w:lang w:val="en-AU"/>
        </w:rPr>
        <w:t xml:space="preserve"> </w:t>
      </w:r>
      <w:r w:rsidR="00AF7AF8">
        <w:rPr>
          <w:lang w:val="en-AU"/>
        </w:rPr>
        <w:t>“</w:t>
      </w:r>
      <w:r w:rsidR="00037240">
        <w:rPr>
          <w:lang w:val="en-AU"/>
        </w:rPr>
        <w:fldChar w:fldCharType="begin"/>
      </w:r>
      <w:r w:rsidR="00BA3C54">
        <w:rPr>
          <w:lang w:val="en-AU"/>
        </w:rPr>
        <w:instrText xml:space="preserve"> ADDIN ZOTERO_ITEM CSL_CITATION {"citationID":"k2OtY7hK","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037240">
        <w:rPr>
          <w:lang w:val="en-AU"/>
        </w:rPr>
        <w:fldChar w:fldCharType="separate"/>
      </w:r>
      <w:r w:rsidR="001D50DA">
        <w:rPr>
          <w:rFonts w:ascii="Calibri" w:hAnsi="Calibri"/>
        </w:rPr>
        <w:t>HOWTO</w:t>
      </w:r>
      <w:r w:rsidR="00BA3C54">
        <w:rPr>
          <w:rFonts w:ascii="Calibri" w:hAnsi="Calibri"/>
        </w:rPr>
        <w:t>: Get started with Amazon EC2</w:t>
      </w:r>
      <w:r w:rsidR="006365C5">
        <w:rPr>
          <w:rFonts w:ascii="Calibri" w:hAnsi="Calibri"/>
        </w:rPr>
        <w:t xml:space="preserve"> [2</w:t>
      </w:r>
      <w:r w:rsidR="00BA3C54" w:rsidRPr="00BA3C54">
        <w:rPr>
          <w:rFonts w:ascii="Calibri" w:hAnsi="Calibri"/>
        </w:rPr>
        <w:t>]</w:t>
      </w:r>
      <w:r w:rsidR="00037240">
        <w:rPr>
          <w:lang w:val="en-AU"/>
        </w:rPr>
        <w:fldChar w:fldCharType="end"/>
      </w:r>
      <w:r w:rsidR="00BA3C54">
        <w:rPr>
          <w:lang w:val="en-AU"/>
        </w:rPr>
        <w:t>”</w:t>
      </w:r>
      <w:r w:rsidR="00273149">
        <w:rPr>
          <w:lang w:val="en-AU"/>
        </w:rPr>
        <w:t xml:space="preserve">. </w:t>
      </w:r>
      <w:r w:rsidR="00AF7AF8">
        <w:rPr>
          <w:lang w:val="en-AU"/>
        </w:rPr>
        <w:t xml:space="preserve">This is </w:t>
      </w:r>
      <w:r w:rsidR="00AF7AF8">
        <w:rPr>
          <w:lang w:val="en-AU"/>
        </w:rPr>
        <w:lastRenderedPageBreak/>
        <w:t>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F040E3" w:rsidRPr="00F040E3" w:rsidRDefault="00045181" w:rsidP="00975108">
      <w:pPr>
        <w:rPr>
          <w:b/>
          <w:bCs/>
          <w:lang w:val="en-AU"/>
        </w:rPr>
      </w:pPr>
      <w:r>
        <w:rPr>
          <w:lang w:val="en-AU"/>
        </w:rPr>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 xml:space="preserve">any typical </w:t>
      </w:r>
      <w:r w:rsidR="00D26808">
        <w:rPr>
          <w:lang w:val="en-AU"/>
        </w:rPr>
        <w:t>example</w:t>
      </w:r>
      <w:r>
        <w:rPr>
          <w:lang w:val="en-AU"/>
        </w:rPr>
        <w:t xml:space="preserve"> has a high chance of being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602F2A" w:rsidRDefault="00602F2A" w:rsidP="00602F2A">
      <w:pPr>
        <w:pStyle w:val="Heading1"/>
      </w:pPr>
      <w:bookmarkStart w:id="2" w:name="_Toc480478038"/>
      <w:r>
        <w:t>Analysis</w:t>
      </w:r>
      <w:bookmarkEnd w:id="2"/>
    </w:p>
    <w:p w:rsidR="00602F2A" w:rsidRDefault="00602F2A" w:rsidP="00602F2A">
      <w:pPr>
        <w:pStyle w:val="Heading2"/>
      </w:pPr>
      <w:bookmarkStart w:id="3" w:name="_Toc480478039"/>
      <w:r>
        <w:t>Methodology</w:t>
      </w:r>
      <w:bookmarkEnd w:id="3"/>
      <w:r>
        <w:t xml:space="preserve"> </w:t>
      </w:r>
    </w:p>
    <w:p w:rsidR="00602F2A" w:rsidRDefault="00602F2A" w:rsidP="00602F2A">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602F2A" w:rsidRDefault="00602F2A" w:rsidP="00602F2A">
      <w:r>
        <w:t xml:space="preserve">In more detail, this methodology involved proposing a certain technology / technologies (e.g. the choice of PostgreSQL as a database), utilising that technology to achieve a certain aim in a phase for the project (e.g. a reliable database technology has been made available) and if successful, noting this down as a preliminary step under a separate section in the HOWTO document. To verify that this section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602F2A" w:rsidRDefault="00602F2A" w:rsidP="00602F2A">
      <w:r w:rsidRPr="00E62A2B">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602F2A" w:rsidRDefault="00602F2A" w:rsidP="00602F2A">
      <w:r>
        <w:t xml:space="preserve">The </w:t>
      </w:r>
      <w:r w:rsidR="00D45DB4">
        <w:t>problems was addressed by ensuring that as many documented procedures as possible, even the earliest ones, were</w:t>
      </w:r>
      <w:r>
        <w:t xml:space="preserve"> re-tried at later stages of the project, under constantly evolving technical conditions. </w:t>
      </w:r>
    </w:p>
    <w:p w:rsidR="00602F2A" w:rsidRDefault="00602F2A" w:rsidP="00602F2A">
      <w:r>
        <w:t>Ultimately when an entire section in the HOWTO document was completed, the steps undertaken to reach this phase in the project were reset to its initial state (e.g. in the case of PostgreSQL via termination of the entire EC2 instance, thus requiring re-installation of PostgreSQL when re-building the instance). From this point, the steps would once again be followed to observe whether the end-goal could still be achieved.</w:t>
      </w:r>
    </w:p>
    <w:p w:rsidR="00602F2A" w:rsidRDefault="00602F2A" w:rsidP="00602F2A">
      <w:pPr>
        <w:pStyle w:val="Heading2"/>
      </w:pPr>
      <w:bookmarkStart w:id="4" w:name="_Toc480478040"/>
      <w:r>
        <w:lastRenderedPageBreak/>
        <w:t>Documentation Strategy</w:t>
      </w:r>
      <w:bookmarkEnd w:id="4"/>
    </w:p>
    <w:p w:rsidR="00602F2A" w:rsidRDefault="00602F2A" w:rsidP="00602F2A">
      <w:r>
        <w:t>Information contained in document files in the current folder was questioned as to whether their saved format should be in the standard .doc format or the special .md format (incorporating GitHub markup). I ultimately decided to stay with the .doc standard for general files, both because it is the widely accepted and expected format and it would take a while to write the markup for everything, and may not be worth the prevention of layout issues (a small chance for which .doc files may be slightly altered unexpectedly). For technical documentation I decided to stick with .md format though only the Readme satisfied this scenario.</w:t>
      </w:r>
    </w:p>
    <w:p w:rsidR="00602F2A" w:rsidRDefault="00602F2A" w:rsidP="00602F2A">
      <w:pPr>
        <w:pStyle w:val="Heading2"/>
      </w:pPr>
      <w:bookmarkStart w:id="5" w:name="_Toc480478042"/>
      <w:r>
        <w:t>Hack attempt prevention, disabling clear-text password login access</w:t>
      </w:r>
      <w:bookmarkEnd w:id="5"/>
    </w:p>
    <w:p w:rsidR="00602F2A" w:rsidRDefault="00602F2A" w:rsidP="00602F2A">
      <w:r>
        <w:t xml:space="preserve">Any publicly exposed Linux instance is constantly subjected to SSH hack attempts. We are protected from this because Amazon Linux by default does not allow password-based SSH access. </w:t>
      </w:r>
    </w:p>
    <w:p w:rsidR="00602F2A" w:rsidRDefault="00602F2A" w:rsidP="00602F2A">
      <w:pPr>
        <w:pStyle w:val="Heading2"/>
      </w:pPr>
      <w:bookmarkStart w:id="6" w:name="_Toc480478044"/>
      <w:r>
        <w:t>Server hosting In House</w:t>
      </w:r>
      <w:bookmarkEnd w:id="6"/>
    </w:p>
    <w:p w:rsidR="00602F2A" w:rsidRDefault="00602F2A" w:rsidP="00602F2A">
      <w:r>
        <w:t xml:space="preserve">A strong candidate </w:t>
      </w:r>
      <w:r w:rsidR="00CF456B">
        <w:t xml:space="preserve">for selection of the server </w:t>
      </w:r>
      <w:r>
        <w:t xml:space="preserve">was to set up and manage a Linux installation locally, and work against it as distinct from working against a remote cloud-based service. I opted for cloud-based because it’s easily accessible from anywhere and is not affected by hardware or availability problems with local machinery. </w:t>
      </w:r>
    </w:p>
    <w:p w:rsidR="00602F2A" w:rsidRDefault="00602F2A" w:rsidP="00602F2A">
      <w:r>
        <w:t>In terms of choosing a cloud provider, 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602F2A" w:rsidRDefault="00602F2A" w:rsidP="00602F2A">
      <w:pPr>
        <w:pStyle w:val="Heading2"/>
      </w:pPr>
      <w:bookmarkStart w:id="7" w:name="_Toc480478045"/>
      <w:r>
        <w:t>OS (Windows VS Linux)</w:t>
      </w:r>
      <w:bookmarkEnd w:id="7"/>
    </w:p>
    <w:p w:rsidR="00CF456B" w:rsidRPr="00CF456B" w:rsidRDefault="00CF456B" w:rsidP="00CF456B">
      <w:r>
        <w:t>I chose Linux as the development platform because it appears to be very much the leading platform for Cloud-Based technologies, especially as regards Open-Source components.</w:t>
      </w:r>
    </w:p>
    <w:p w:rsidR="00602F2A" w:rsidRDefault="00602F2A" w:rsidP="00602F2A">
      <w:pPr>
        <w:pStyle w:val="Heading2"/>
      </w:pPr>
      <w:bookmarkStart w:id="8" w:name="_Toc480478048"/>
      <w:r>
        <w:t>SQL Injection Attack Prevention</w:t>
      </w:r>
      <w:bookmarkEnd w:id="8"/>
    </w:p>
    <w:p w:rsidR="00602F2A" w:rsidRDefault="00602F2A" w:rsidP="00602F2A">
      <w:r>
        <w:t xml:space="preserve">The delivered web app is clearly a database-backed application, and is the type of app which is typically subject to SQL Injection Attacks. We prevent this by ensuring that the application logic uses bind variables whenever constructing SQL Queries. </w:t>
      </w:r>
    </w:p>
    <w:p w:rsidR="002F6F0E" w:rsidRPr="002F6F0E" w:rsidRDefault="002F6F0E" w:rsidP="001D50DA">
      <w:pPr>
        <w:pStyle w:val="Heading2"/>
      </w:pPr>
      <w:bookmarkStart w:id="9" w:name="_Toc480478051"/>
      <w:r>
        <w:t>Selection of Technologies</w:t>
      </w:r>
      <w:bookmarkEnd w:id="9"/>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 xml:space="preserve">Angular, JQuery UI, mySQL, </w:t>
      </w:r>
      <w:r w:rsidR="00AE0F23">
        <w:t>PostgreSQL</w:t>
      </w:r>
      <w:r w:rsidR="00646C3F">
        <w:t>,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 xml:space="preserve">research on the merits </w:t>
      </w:r>
      <w:r w:rsidR="00646C3F">
        <w:lastRenderedPageBreak/>
        <w:t>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602F2A" w:rsidRDefault="00602F2A" w:rsidP="00602F2A">
      <w:pPr>
        <w:pStyle w:val="Heading2"/>
      </w:pPr>
      <w:bookmarkStart w:id="10" w:name="_Toc480478052"/>
      <w:r>
        <w:t>Docker consideration</w:t>
      </w:r>
      <w:bookmarkEnd w:id="10"/>
    </w:p>
    <w:p w:rsidR="00602F2A" w:rsidRDefault="00602F2A" w:rsidP="00602F2A">
      <w:r>
        <w:t>The Docker Virtualisation environment was also considered, however it required a further level of configuration compared to that of the Amazon EC2 instances. The idea was abandoned however noted down as a suitable fallback in case there was some issue with Amazon (however very unlikely).</w:t>
      </w:r>
    </w:p>
    <w:p w:rsidR="006D3FD1" w:rsidRDefault="006D3FD1" w:rsidP="006D3FD1">
      <w:pPr>
        <w:pStyle w:val="Heading2"/>
      </w:pPr>
      <w:bookmarkStart w:id="11" w:name="_Toc480478053"/>
      <w:r>
        <w:t>Choice of Amazon as a Cloud Provider</w:t>
      </w:r>
      <w:bookmarkEnd w:id="11"/>
    </w:p>
    <w:p w:rsidR="006D3FD1" w:rsidRPr="009C3CD3" w:rsidRDefault="006D3FD1" w:rsidP="006D3FD1">
      <w:r>
        <w:t>Amazon already has a very high reputation of offering great Customer Service as well as being a massive marketing platform.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6D3FD1" w:rsidRDefault="006D3FD1" w:rsidP="006D3FD1">
      <w:pPr>
        <w:pStyle w:val="Heading2"/>
      </w:pPr>
      <w:bookmarkStart w:id="12" w:name="_Toc480478054"/>
      <w:r>
        <w:t>Choice of Virtual Machine Hosting service</w:t>
      </w:r>
      <w:bookmarkEnd w:id="12"/>
    </w:p>
    <w:p w:rsidR="006D3FD1" w:rsidRDefault="006D3FD1" w:rsidP="006D3FD1">
      <w:r>
        <w:t xml:space="preserve">I chose Amazon EC2 because I was already impressed with solely their </w:t>
      </w:r>
      <w:r w:rsidRPr="0040322F">
        <w:t>Amazon Simple Storage Service (S3)</w:t>
      </w:r>
      <w:r>
        <w:t xml:space="preserve"> at first, after having experimented with it for a while for general purposes, so had no doubt the EC2 service would serve just as well. It presented me with a very simple interface, quick response times, great support and so on and only had the slight issue with linkage of these services to my account however these were resolved very quickly.</w:t>
      </w:r>
    </w:p>
    <w:p w:rsidR="006D3FD1" w:rsidRDefault="006D3FD1" w:rsidP="006D3FD1">
      <w:bookmarkStart w:id="13" w:name="_Toc480478055"/>
      <w:r w:rsidRPr="00E03C0B">
        <w:rPr>
          <w:rStyle w:val="Heading2Char"/>
        </w:rPr>
        <w:t>Choice of Source Cont</w:t>
      </w:r>
      <w:r>
        <w:rPr>
          <w:rStyle w:val="Heading2Char"/>
        </w:rPr>
        <w:t xml:space="preserve">rol (GitHub </w:t>
      </w:r>
      <w:r w:rsidRPr="00E03C0B">
        <w:rPr>
          <w:rStyle w:val="Heading2Char"/>
        </w:rPr>
        <w:t>vs Dropbox)</w:t>
      </w:r>
      <w:bookmarkEnd w:id="13"/>
      <w:r>
        <w:t xml:space="preserve"> </w:t>
      </w:r>
    </w:p>
    <w:p w:rsidR="006D3FD1" w:rsidRDefault="006D3FD1" w:rsidP="006D3FD1">
      <w:r>
        <w:t>I chose GitHub as a repository for all screenshots, source code, version control aspects and documentation (issues etc) needs. I manage it locally using the Windows application “TortoiseGit” which allows me to easily set up a new Git repo, and have access to many Git features though mainly I simply work off the local files, then commit and push them to the master repository link on GitHub. I also on the web interface manage “issues” which are small paragraphs of current bugs, reminders or just general notes regarding the project. I also have the opportunity to revert back to a past commission if something goes wrong in the current stage.</w:t>
      </w:r>
    </w:p>
    <w:p w:rsidR="006D3FD1" w:rsidRDefault="006D3FD1" w:rsidP="006D3FD1">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D3FD1" w:rsidRDefault="006D3FD1" w:rsidP="006D3FD1">
      <w:pPr>
        <w:pStyle w:val="Heading2"/>
      </w:pPr>
      <w:bookmarkStart w:id="14" w:name="_Toc480478056"/>
      <w:r>
        <w:t>Access from Local Workstation to Remote Server</w:t>
      </w:r>
      <w:bookmarkEnd w:id="14"/>
    </w:p>
    <w:p w:rsidR="006D3FD1" w:rsidRPr="0090110F" w:rsidRDefault="006D3FD1" w:rsidP="006D3FD1">
      <w:r>
        <w:t xml:space="preserve">I decided to use the Windows Putty application because I am already very familiar with using it to connect to remote servers through the SSH (Secure Shell) protocol and by default it provides an excellent terminal interface to work off. Linux, being a terminal-based operating system itself, works very well with Putty and tips for connection through it are linked to from the connection window on the Amazon EC2 Management Console.  </w:t>
      </w:r>
    </w:p>
    <w:p w:rsidR="006D3FD1" w:rsidRDefault="006D3FD1" w:rsidP="006D3FD1">
      <w:pPr>
        <w:pStyle w:val="Heading2"/>
      </w:pPr>
      <w:bookmarkStart w:id="15" w:name="_Toc480478057"/>
      <w:r>
        <w:lastRenderedPageBreak/>
        <w:t>Choice of Linux distribution (Amazon Linux)</w:t>
      </w:r>
      <w:bookmarkEnd w:id="15"/>
    </w:p>
    <w:p w:rsidR="006D3FD1" w:rsidRDefault="006D3FD1" w:rsidP="006D3FD1">
      <w:r>
        <w:t xml:space="preserve">I needed to broaden my knowledge of the Linux world, and having the general view of Linux as a powerful, user-friendly and pro open-source platform persuaded me to select this as an AMI for the Amazon Instance. </w:t>
      </w:r>
    </w:p>
    <w:p w:rsidR="006D3FD1" w:rsidRDefault="006D3FD1" w:rsidP="006D3FD1">
      <w:r>
        <w:t>Amazon Linux is in face based off RHEL (Red Hat Enterprise Linux) version 5, and some parts of version 6. They state now that “</w:t>
      </w:r>
      <w:r w:rsidRPr="008705E2">
        <w:t>one of the goals of the most current Amazon Linux AMI (2013.09) is to be as compatible as possible with RHEL 6</w:t>
      </w:r>
      <w:r>
        <w:t>” as discussed in the link:</w:t>
      </w:r>
    </w:p>
    <w:p w:rsidR="006D3FD1" w:rsidRDefault="00037240" w:rsidP="006D3FD1">
      <w:hyperlink r:id="rId9" w:history="1">
        <w:r w:rsidR="006D3FD1" w:rsidRPr="000C41EE">
          <w:rPr>
            <w:rStyle w:val="Hyperlink"/>
          </w:rPr>
          <w:t>http://serverfault.com/questions/798427/what-linux-distribution-is-the-amazon-linux-ami-based-on</w:t>
        </w:r>
      </w:hyperlink>
    </w:p>
    <w:p w:rsidR="006D3FD1" w:rsidRPr="008705E2" w:rsidRDefault="006D3FD1" w:rsidP="006D3FD1">
      <w:r>
        <w:t>I felt it was safe to assume that at this stage Centos 6 and Amazon Linux are almost identical in terms of feel and functionality. Any instructions that were followed were followed in reference to steps outlined specifically for Centos 6, though in the rare case they would fail then the steps for Centos 5 would be followed as a fallback.</w:t>
      </w:r>
    </w:p>
    <w:p w:rsidR="006D3FD1" w:rsidRPr="00F040E3" w:rsidRDefault="006D3FD1" w:rsidP="006D3FD1">
      <w:pPr>
        <w:pStyle w:val="Heading2"/>
        <w:rPr>
          <w:lang w:val="en-AU"/>
        </w:rPr>
      </w:pPr>
      <w:bookmarkStart w:id="16" w:name="_Toc480478058"/>
      <w:r w:rsidRPr="00F040E3">
        <w:rPr>
          <w:lang w:val="en-AU"/>
        </w:rPr>
        <w:t>Technologies Utilised</w:t>
      </w:r>
      <w:bookmarkEnd w:id="16"/>
    </w:p>
    <w:p w:rsidR="006D3FD1" w:rsidRPr="00F040E3" w:rsidRDefault="006D3FD1" w:rsidP="006D3FD1">
      <w:pPr>
        <w:numPr>
          <w:ilvl w:val="0"/>
          <w:numId w:val="6"/>
        </w:numPr>
        <w:rPr>
          <w:lang w:val="en-AU"/>
        </w:rPr>
      </w:pPr>
      <w:r w:rsidRPr="00F040E3">
        <w:rPr>
          <w:lang w:val="en-AU"/>
        </w:rPr>
        <w:t>EC2 – Elastic Compute Cloud, dedicated to managing Amazon Virtual Machines.</w:t>
      </w:r>
    </w:p>
    <w:p w:rsidR="006D3FD1" w:rsidRPr="00F040E3" w:rsidRDefault="006D3FD1" w:rsidP="006D3FD1">
      <w:pPr>
        <w:numPr>
          <w:ilvl w:val="0"/>
          <w:numId w:val="6"/>
        </w:numPr>
        <w:rPr>
          <w:lang w:val="en-AU"/>
        </w:rPr>
      </w:pPr>
      <w:r w:rsidRPr="00F040E3">
        <w:rPr>
          <w:lang w:val="en-AU"/>
        </w:rPr>
        <w:t>S3 - Simple Storage Service, allows upload and download of very large files</w:t>
      </w:r>
    </w:p>
    <w:p w:rsidR="006D3FD1" w:rsidRPr="00F040E3" w:rsidRDefault="006D3FD1" w:rsidP="006D3FD1">
      <w:pPr>
        <w:numPr>
          <w:ilvl w:val="0"/>
          <w:numId w:val="6"/>
        </w:numPr>
        <w:rPr>
          <w:lang w:val="en-AU"/>
        </w:rPr>
      </w:pPr>
      <w:r w:rsidRPr="00F040E3">
        <w:rPr>
          <w:lang w:val="en-AU"/>
        </w:rPr>
        <w:t>EBS – Elastic Block Storage, mainly used for adding extra drives to currently running Virtual Machine instances.</w:t>
      </w:r>
    </w:p>
    <w:p w:rsidR="006D3FD1" w:rsidRDefault="006D3FD1" w:rsidP="006D3FD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gridCol w:w="2609"/>
      </w:tblGrid>
      <w:tr w:rsidR="006D3FD1" w:rsidTr="00A72B2A">
        <w:tc>
          <w:tcPr>
            <w:tcW w:w="3062" w:type="dxa"/>
          </w:tcPr>
          <w:p w:rsidR="006D3FD1" w:rsidRDefault="006D3FD1" w:rsidP="00A72B2A">
            <w:pPr>
              <w:rPr>
                <w:lang w:val="en-AU"/>
              </w:rPr>
            </w:pPr>
            <w:r>
              <w:rPr>
                <w:lang w:val="en-AU"/>
              </w:rPr>
              <w:t>Component</w:t>
            </w:r>
          </w:p>
        </w:tc>
        <w:tc>
          <w:tcPr>
            <w:tcW w:w="2851" w:type="dxa"/>
          </w:tcPr>
          <w:p w:rsidR="006D3FD1" w:rsidRDefault="006D3FD1" w:rsidP="00A72B2A">
            <w:pPr>
              <w:rPr>
                <w:lang w:val="en-AU"/>
              </w:rPr>
            </w:pPr>
            <w:r>
              <w:rPr>
                <w:lang w:val="en-AU"/>
              </w:rPr>
              <w:t>Choice</w:t>
            </w:r>
          </w:p>
        </w:tc>
        <w:tc>
          <w:tcPr>
            <w:tcW w:w="2609" w:type="dxa"/>
          </w:tcPr>
          <w:p w:rsidR="006D3FD1" w:rsidRDefault="006D3FD1" w:rsidP="00A72B2A">
            <w:pPr>
              <w:rPr>
                <w:lang w:val="en-AU"/>
              </w:rPr>
            </w:pPr>
            <w:r>
              <w:rPr>
                <w:lang w:val="en-AU"/>
              </w:rPr>
              <w:t>Detail</w:t>
            </w:r>
          </w:p>
        </w:tc>
      </w:tr>
      <w:tr w:rsidR="006D3FD1" w:rsidTr="00A72B2A">
        <w:tc>
          <w:tcPr>
            <w:tcW w:w="3062" w:type="dxa"/>
          </w:tcPr>
          <w:p w:rsidR="006D3FD1" w:rsidRDefault="006D3FD1" w:rsidP="00A72B2A">
            <w:pPr>
              <w:rPr>
                <w:lang w:val="en-AU"/>
              </w:rPr>
            </w:pPr>
            <w:r>
              <w:rPr>
                <w:lang w:val="en-AU"/>
              </w:rPr>
              <w:t>Cloud Service Provider</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Database Backend</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Linux Distribution</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SSH Client</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Programming Language</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Javascript Library</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CSS Support</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r w:rsidR="006D3FD1" w:rsidTr="00A72B2A">
        <w:tc>
          <w:tcPr>
            <w:tcW w:w="3062" w:type="dxa"/>
          </w:tcPr>
          <w:p w:rsidR="006D3FD1" w:rsidRDefault="006D3FD1" w:rsidP="00A72B2A">
            <w:pPr>
              <w:rPr>
                <w:lang w:val="en-AU"/>
              </w:rPr>
            </w:pPr>
            <w:r>
              <w:rPr>
                <w:lang w:val="en-AU"/>
              </w:rPr>
              <w:t>Data Design Tool</w:t>
            </w:r>
          </w:p>
        </w:tc>
        <w:tc>
          <w:tcPr>
            <w:tcW w:w="2851" w:type="dxa"/>
          </w:tcPr>
          <w:p w:rsidR="006D3FD1" w:rsidRDefault="006D3FD1" w:rsidP="00A72B2A">
            <w:pPr>
              <w:rPr>
                <w:lang w:val="en-AU"/>
              </w:rPr>
            </w:pPr>
          </w:p>
        </w:tc>
        <w:tc>
          <w:tcPr>
            <w:tcW w:w="2609" w:type="dxa"/>
          </w:tcPr>
          <w:p w:rsidR="006D3FD1" w:rsidRDefault="006D3FD1" w:rsidP="00A72B2A">
            <w:pPr>
              <w:rPr>
                <w:lang w:val="en-AU"/>
              </w:rPr>
            </w:pPr>
          </w:p>
        </w:tc>
      </w:tr>
    </w:tbl>
    <w:p w:rsidR="006D3FD1" w:rsidRPr="00F040E3" w:rsidRDefault="006D3FD1" w:rsidP="006D3FD1">
      <w:pPr>
        <w:ind w:left="720"/>
        <w:rPr>
          <w:lang w:val="en-AU"/>
        </w:rPr>
      </w:pPr>
    </w:p>
    <w:p w:rsidR="006D3FD1" w:rsidRPr="00F040E3" w:rsidRDefault="006D3FD1" w:rsidP="006D3FD1">
      <w:pPr>
        <w:rPr>
          <w:lang w:val="en-AU"/>
        </w:rPr>
      </w:pPr>
      <w:r w:rsidRPr="00F040E3">
        <w:rPr>
          <w:lang w:val="en-AU"/>
        </w:rPr>
        <w:t>Amazon offers a “Free Tier” service which allows these above resources to be used for free or very low-cost during the first year.</w:t>
      </w:r>
    </w:p>
    <w:p w:rsidR="006D3FD1" w:rsidRPr="00F040E3" w:rsidRDefault="006D3FD1" w:rsidP="006D3FD1">
      <w:pPr>
        <w:rPr>
          <w:lang w:val="en-AU"/>
        </w:rPr>
      </w:pPr>
      <w:r w:rsidRPr="00F040E3">
        <w:rPr>
          <w:lang w:val="en-AU"/>
        </w:rPr>
        <w:t>Additional resources:</w:t>
      </w:r>
    </w:p>
    <w:p w:rsidR="006D3FD1" w:rsidRPr="00F040E3" w:rsidRDefault="006D3FD1" w:rsidP="006D3FD1">
      <w:pPr>
        <w:numPr>
          <w:ilvl w:val="0"/>
          <w:numId w:val="7"/>
        </w:numPr>
        <w:rPr>
          <w:lang w:val="en-AU"/>
        </w:rPr>
      </w:pPr>
      <w:r w:rsidRPr="00F040E3">
        <w:rPr>
          <w:lang w:val="en-AU"/>
        </w:rPr>
        <w:t>GitHub for Source Control and as a Cloud-Based repository of project documentation. This is a free service for Open-Source project work.</w:t>
      </w:r>
    </w:p>
    <w:p w:rsidR="006D3FD1" w:rsidRPr="00F040E3" w:rsidRDefault="006D3FD1" w:rsidP="006D3FD1">
      <w:pPr>
        <w:numPr>
          <w:ilvl w:val="0"/>
          <w:numId w:val="7"/>
        </w:numPr>
        <w:rPr>
          <w:lang w:val="en-AU"/>
        </w:rPr>
      </w:pPr>
      <w:r>
        <w:rPr>
          <w:lang w:val="en-AU"/>
        </w:rPr>
        <w:t>PostgreSQL</w:t>
      </w:r>
      <w:r w:rsidRPr="00F040E3">
        <w:rPr>
          <w:lang w:val="en-AU"/>
        </w:rPr>
        <w:t xml:space="preserve"> for database back-end</w:t>
      </w:r>
    </w:p>
    <w:p w:rsidR="006D3FD1" w:rsidRPr="00F040E3" w:rsidRDefault="006D3FD1" w:rsidP="006D3FD1">
      <w:pPr>
        <w:numPr>
          <w:ilvl w:val="0"/>
          <w:numId w:val="7"/>
        </w:numPr>
        <w:rPr>
          <w:lang w:val="en-AU"/>
        </w:rPr>
      </w:pPr>
      <w:r w:rsidRPr="00F040E3">
        <w:rPr>
          <w:lang w:val="en-AU"/>
        </w:rPr>
        <w:t>PuTTY as an SSH client</w:t>
      </w:r>
    </w:p>
    <w:p w:rsidR="006D3FD1" w:rsidRPr="00F040E3" w:rsidRDefault="006D3FD1" w:rsidP="006D3FD1">
      <w:pPr>
        <w:numPr>
          <w:ilvl w:val="0"/>
          <w:numId w:val="7"/>
        </w:numPr>
        <w:rPr>
          <w:lang w:val="en-AU"/>
        </w:rPr>
      </w:pPr>
      <w:r>
        <w:rPr>
          <w:lang w:val="en-AU"/>
        </w:rPr>
        <w:lastRenderedPageBreak/>
        <w:t xml:space="preserve">Programming language </w:t>
      </w:r>
      <w:r w:rsidRPr="00F040E3">
        <w:rPr>
          <w:lang w:val="en-AU"/>
        </w:rPr>
        <w:t>Perl.</w:t>
      </w:r>
    </w:p>
    <w:p w:rsidR="006D3FD1" w:rsidRPr="00F040E3" w:rsidRDefault="006D3FD1" w:rsidP="006D3FD1">
      <w:pPr>
        <w:numPr>
          <w:ilvl w:val="0"/>
          <w:numId w:val="7"/>
        </w:numPr>
        <w:rPr>
          <w:lang w:val="en-AU"/>
        </w:rPr>
      </w:pPr>
      <w:r w:rsidRPr="00F040E3">
        <w:rPr>
          <w:lang w:val="en-AU"/>
        </w:rPr>
        <w:t>HTML5 / CSS / Javascript for browser-side programming</w:t>
      </w:r>
    </w:p>
    <w:p w:rsidR="006D3FD1" w:rsidRDefault="006D3FD1" w:rsidP="006D3FD1">
      <w:pPr>
        <w:rPr>
          <w:lang w:val="en-AU"/>
        </w:rPr>
      </w:pPr>
      <w:r w:rsidRPr="00F040E3">
        <w:rPr>
          <w:lang w:val="en-AU"/>
        </w:rPr>
        <w:t xml:space="preserve">Javascript UI Framework </w:t>
      </w:r>
      <w:r>
        <w:rPr>
          <w:lang w:val="en-AU"/>
        </w:rPr>
        <w:t xml:space="preserve">- </w:t>
      </w:r>
      <w:r w:rsidRPr="00F040E3">
        <w:rPr>
          <w:lang w:val="en-AU"/>
        </w:rPr>
        <w:t xml:space="preserve"> JQuery UI</w:t>
      </w:r>
    </w:p>
    <w:p w:rsidR="0009204A" w:rsidRDefault="002F6F0E" w:rsidP="00E804E2">
      <w:pPr>
        <w:pStyle w:val="Heading2"/>
      </w:pPr>
      <w:bookmarkStart w:id="17" w:name="_Toc480478059"/>
      <w:r>
        <w:t xml:space="preserve">Selection and purchase of </w:t>
      </w:r>
      <w:r w:rsidR="00DB384A">
        <w:t>the Domain Name</w:t>
      </w:r>
      <w:bookmarkEnd w:id="17"/>
    </w:p>
    <w:p w:rsid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AE0F23" w:rsidRPr="0009204A" w:rsidRDefault="00AE0F23" w:rsidP="0009204A">
      <w:r w:rsidRPr="00AE0F23">
        <w:rPr>
          <w:highlight w:val="yellow"/>
        </w:rPr>
        <w:t>Consideration of static (elastic) instead of dynamic ip</w:t>
      </w:r>
    </w:p>
    <w:p w:rsidR="004E573B" w:rsidRDefault="002F6F0E" w:rsidP="00E804E2">
      <w:pPr>
        <w:pStyle w:val="Heading2"/>
      </w:pPr>
      <w:bookmarkStart w:id="18" w:name="_Toc480478060"/>
      <w:r>
        <w:t>Selection of Amazon Web Services</w:t>
      </w:r>
      <w:bookmarkEnd w:id="18"/>
    </w:p>
    <w:p w:rsidR="00D7387C" w:rsidRDefault="001920AD" w:rsidP="00D7387C">
      <w:r>
        <w:t xml:space="preserve">The aim to minimise the costs associated with the project was at the top of my mind when setting up a new Amazon account which would be linked to the Amazon Web Services. </w:t>
      </w:r>
      <w:r w:rsidR="00D7387C">
        <w:t xml:space="preserve">After some research, I discovered there was a “Free Tier” period that is included in the creation of a fresh account, so I could conveniently utilise this instead of my current Amazon account. To distinguish this from my main account, I felt it was necessary to link it to a fresh Gmail account also. </w:t>
      </w:r>
    </w:p>
    <w:p w:rsidR="00D7387C" w:rsidRDefault="00D7387C" w:rsidP="00D7387C">
      <w:r>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DC2500" w:rsidRDefault="00D7387C" w:rsidP="001920AD">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very impressed with the speed and quality of support from Amazon, and it helped me proceed with little disruptions to the actual creation of the Unihood virtual machine. </w:t>
      </w:r>
    </w:p>
    <w:p w:rsidR="00DC2500" w:rsidRDefault="00DC2500" w:rsidP="001920AD">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non-associated with Amazon or there may be conflicts. I suggest as a</w:t>
      </w:r>
      <w:r w:rsidRPr="00DC2500">
        <w:t xml:space="preserve"> best practice to create a new one for this purpose.</w:t>
      </w:r>
    </w:p>
    <w:p w:rsidR="00290A45" w:rsidRDefault="001920AD" w:rsidP="00D7387C">
      <w:r>
        <w:t>It may take some weeks, though when the</w:t>
      </w:r>
      <w:r w:rsidR="00D7387C">
        <w:t xml:space="preserve"> AWS are linked to your account this </w:t>
      </w:r>
      <w:r>
        <w:t xml:space="preserve">free tier program </w:t>
      </w:r>
      <w:r w:rsidR="00D7387C">
        <w:t xml:space="preserve">will then be </w:t>
      </w:r>
      <w:r>
        <w:t xml:space="preserve">available for </w:t>
      </w:r>
      <w:r w:rsidR="00D7387C">
        <w:t>use. It will</w:t>
      </w:r>
      <w:r>
        <w:t xml:space="preserve"> greatly help minimise the costs when using (in this case) virtual machines. Options which are eligible for this are indicated clearly on each step of the instance creation process, so there is strong assurance that the right choice is being made cost-wise.</w:t>
      </w:r>
      <w:r w:rsidR="00290A45">
        <w:t xml:space="preserve"> </w:t>
      </w:r>
      <w:bookmarkStart w:id="19" w:name="OLE_LINK11"/>
      <w:bookmarkStart w:id="20" w:name="OLE_LINK12"/>
    </w:p>
    <w:p w:rsidR="00DC2500" w:rsidRDefault="00DC2500" w:rsidP="00D7387C">
      <w:r>
        <w:t xml:space="preserve">I have elaborated on this aspect in the </w:t>
      </w:r>
      <w:r w:rsidR="001D50DA">
        <w:t>HOWTO</w:t>
      </w:r>
      <w:r>
        <w:t xml:space="preserve"> document under “</w:t>
      </w:r>
      <w:r w:rsidRPr="00290A45">
        <w:t>Amazon Free Tier Account Creation</w:t>
      </w:r>
      <w:r>
        <w:t>”.</w:t>
      </w:r>
    </w:p>
    <w:p w:rsidR="008D15D4" w:rsidRDefault="008D15D4" w:rsidP="008D15D4">
      <w:pPr>
        <w:pStyle w:val="Heading2"/>
      </w:pPr>
      <w:bookmarkStart w:id="21" w:name="_Toc480478061"/>
      <w:bookmarkEnd w:id="19"/>
      <w:bookmarkEnd w:id="20"/>
      <w:r>
        <w:lastRenderedPageBreak/>
        <w:t>Consideration of EBS service</w:t>
      </w:r>
      <w:bookmarkEnd w:id="21"/>
    </w:p>
    <w:p w:rsidR="008D15D4" w:rsidRPr="00023FC8" w:rsidRDefault="008D15D4" w:rsidP="008D15D4">
      <w:r>
        <w:t xml:space="preserve">I wanted to investigate how to manage large amounts of data as a side-objective in case I needed to utilise this later, which led me to the experimentation of EBS Volume creation, </w:t>
      </w:r>
      <w:bookmarkStart w:id="22" w:name="OLE_LINK13"/>
      <w:bookmarkStart w:id="23" w:name="OLE_LINK14"/>
      <w:bookmarkStart w:id="24" w:name="OLE_LINK15"/>
      <w:r>
        <w:t>discussed further under the HOWTO Deliverable</w:t>
      </w:r>
      <w:bookmarkEnd w:id="22"/>
      <w:bookmarkEnd w:id="23"/>
      <w:bookmarkEnd w:id="24"/>
      <w:r>
        <w:t xml:space="preserve"> in the EBS Volumes section.</w:t>
      </w:r>
    </w:p>
    <w:p w:rsidR="004E573B" w:rsidRDefault="002F6F0E" w:rsidP="00E804E2">
      <w:pPr>
        <w:pStyle w:val="Heading2"/>
      </w:pPr>
      <w:bookmarkStart w:id="25" w:name="_Toc480478062"/>
      <w:r>
        <w:t>Selection of Amazon Machine Image (AMI)</w:t>
      </w:r>
      <w:bookmarkEnd w:id="25"/>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that 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DE3721" w:rsidRDefault="00DE3721">
      <w:pPr>
        <w:rPr>
          <w:rFonts w:asciiTheme="majorHAnsi" w:eastAsiaTheme="majorEastAsia" w:hAnsiTheme="majorHAnsi" w:cstheme="majorBidi"/>
          <w:b/>
          <w:bCs/>
          <w:color w:val="4F81BD" w:themeColor="accent1"/>
          <w:sz w:val="26"/>
          <w:szCs w:val="26"/>
        </w:rPr>
      </w:pPr>
      <w:r>
        <w:br w:type="page"/>
      </w:r>
    </w:p>
    <w:p w:rsidR="00AE0F23" w:rsidRDefault="00AE0F23" w:rsidP="00E93669"/>
    <w:p w:rsidR="00656B15" w:rsidRDefault="00DB5407" w:rsidP="00E804E2">
      <w:pPr>
        <w:pStyle w:val="Heading1"/>
      </w:pPr>
      <w:bookmarkStart w:id="26" w:name="_Toc480478063"/>
      <w:r>
        <w:t>Design</w:t>
      </w:r>
      <w:bookmarkEnd w:id="26"/>
    </w:p>
    <w:p w:rsidR="00A72B2A" w:rsidRDefault="00A72B2A" w:rsidP="00A72B2A">
      <w:pPr>
        <w:pStyle w:val="Heading2"/>
      </w:pPr>
      <w:bookmarkStart w:id="27" w:name="_Toc480478064"/>
      <w:r>
        <w:t>Schematic of System Components</w:t>
      </w:r>
      <w:bookmarkEnd w:id="27"/>
    </w:p>
    <w:p w:rsidR="00A72B2A" w:rsidRDefault="00A72B2A" w:rsidP="00A72B2A">
      <w:r>
        <w:t>(Make in Photoshop)</w:t>
      </w:r>
    </w:p>
    <w:p w:rsidR="00A72B2A" w:rsidRDefault="00A72B2A" w:rsidP="00A72B2A">
      <w:pPr>
        <w:pStyle w:val="Heading2"/>
      </w:pPr>
      <w:bookmarkStart w:id="28" w:name="_Toc480478065"/>
      <w:r>
        <w:t>StarUML Class Diagram</w:t>
      </w:r>
      <w:bookmarkEnd w:id="28"/>
    </w:p>
    <w:p w:rsidR="00A72B2A" w:rsidRDefault="00A72B2A" w:rsidP="00A72B2A">
      <w:r>
        <w:t>After a significant level of experimentation with the “StarUML” application through my previous University years, I was able to quickly apply my knowledge to this projec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A72B2A" w:rsidRPr="00362211" w:rsidRDefault="00A72B2A" w:rsidP="00A72B2A">
      <w:r w:rsidRPr="00A72B2A">
        <w:rPr>
          <w:highlight w:val="yellow"/>
        </w:rPr>
        <w:t>INSERT HERE</w:t>
      </w:r>
    </w:p>
    <w:p w:rsidR="008D15D4" w:rsidRDefault="008D15D4" w:rsidP="008D15D4">
      <w:pPr>
        <w:pStyle w:val="Heading2"/>
      </w:pPr>
      <w:bookmarkStart w:id="29" w:name="_Toc480478066"/>
      <w:r>
        <w:t>Database Design Strategy</w:t>
      </w:r>
      <w:bookmarkEnd w:id="29"/>
    </w:p>
    <w:p w:rsidR="008D15D4" w:rsidRDefault="008D15D4" w:rsidP="008D15D4">
      <w:r>
        <w:t xml:space="preserve">To support the creation of this application, it was necessary to design an application database in the realm of the chosen functionality area (namely UniHood). </w:t>
      </w:r>
    </w:p>
    <w:p w:rsidR="008D15D4" w:rsidRPr="004E573B" w:rsidRDefault="008D15D4" w:rsidP="008D15D4">
      <w:r>
        <w:t>The “StarUML” application was particularly useful here as it was much faster and easier than sketching the tables on paper in some respects, however each approach has their advantages. I was able to export this work as an image I could always refer to, while maintaining a top-down approach in that classes with no foreign key linkages wer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A72B2A" w:rsidRDefault="00A72B2A" w:rsidP="00A72B2A">
      <w:pPr>
        <w:pStyle w:val="Heading2"/>
      </w:pPr>
      <w:bookmarkStart w:id="30" w:name="_Toc480478067"/>
      <w:r>
        <w:t>Database (Technology, Management tool PHPPgAdmin)</w:t>
      </w:r>
      <w:bookmarkEnd w:id="30"/>
    </w:p>
    <w:p w:rsidR="008D15D4" w:rsidRPr="004E573B" w:rsidRDefault="008D15D4" w:rsidP="008D15D4">
      <w:pPr>
        <w:pStyle w:val="Heading2"/>
      </w:pPr>
      <w:bookmarkStart w:id="31" w:name="_Toc480478068"/>
      <w:r>
        <w:t>Physical Database Implementation</w:t>
      </w:r>
      <w:bookmarkEnd w:id="31"/>
    </w:p>
    <w:p w:rsidR="008D15D4" w:rsidRDefault="008D15D4" w:rsidP="008D15D4">
      <w:r>
        <w:t xml:space="preserve">The PHPPgAdmin environment was my choice for the database to run under. Initially there was confusion regarding the PostgreSQL version to use (9,91,92,93, etc). In the end, I decided to go with the latest one (95) but later found serious compatibility problems with phppgadmin. A workaround was a quick edit to the “Connection” php service file, the link for which is in the Appendix. </w:t>
      </w:r>
    </w:p>
    <w:p w:rsidR="008D15D4" w:rsidRDefault="008D15D4" w:rsidP="008D15D4">
      <w:r>
        <w:t xml:space="preserve">Firstly however it was necessary to install the PostgreSQL and Httpd packages on the virtual machine instance as well as some additional packages. 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w:t>
      </w:r>
      <w:r>
        <w:lastRenderedPageBreak/>
        <w:t>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The open-source “Tables” facility was adapted to account for my data instead, and foreign key values were correctly resolved to the values they linked to and visualised. 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8D15D4" w:rsidRPr="00D91662" w:rsidRDefault="008D15D4" w:rsidP="008D15D4">
      <w:r>
        <w:t>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creation of these properties.</w:t>
      </w:r>
    </w:p>
    <w:p w:rsidR="008D15D4" w:rsidRDefault="008D15D4" w:rsidP="00023FC8"/>
    <w:p w:rsidR="008D15D4" w:rsidRPr="00F040E3" w:rsidRDefault="008D15D4" w:rsidP="008D15D4">
      <w:pPr>
        <w:pStyle w:val="Heading2"/>
        <w:rPr>
          <w:lang w:val="en-AU"/>
        </w:rPr>
      </w:pPr>
      <w:bookmarkStart w:id="32" w:name="_Toc480478069"/>
      <w:r w:rsidRPr="00F040E3">
        <w:rPr>
          <w:lang w:val="en-AU"/>
        </w:rPr>
        <w:t>Data Sources</w:t>
      </w:r>
      <w:bookmarkEnd w:id="32"/>
    </w:p>
    <w:p w:rsidR="008D15D4" w:rsidRDefault="008D15D4" w:rsidP="008D15D4">
      <w:pPr>
        <w:rPr>
          <w:lang w:val="en-AU"/>
        </w:rPr>
      </w:pPr>
      <w:r w:rsidRPr="00F040E3">
        <w:rPr>
          <w:lang w:val="en-AU"/>
        </w:rPr>
        <w:t xml:space="preserve">Sample test data </w:t>
      </w:r>
      <w:r>
        <w:rPr>
          <w:lang w:val="en-AU"/>
        </w:rPr>
        <w:t xml:space="preserve">had </w:t>
      </w:r>
      <w:r w:rsidRPr="00F040E3">
        <w:rPr>
          <w:lang w:val="en-AU"/>
        </w:rPr>
        <w:t xml:space="preserve">to be improvised according to the evolution of the project. The reasoning for this is that it is always impossible to speculate how the final database structure will come together, so as it evolves with the project so will the test data. No alternatives for the test data </w:t>
      </w:r>
      <w:r>
        <w:rPr>
          <w:lang w:val="en-AU"/>
        </w:rPr>
        <w:t>were to be</w:t>
      </w:r>
      <w:r w:rsidRPr="00F040E3">
        <w:rPr>
          <w:lang w:val="en-AU"/>
        </w:rPr>
        <w:t xml:space="preserve"> discussed nor </w:t>
      </w:r>
      <w:r>
        <w:rPr>
          <w:lang w:val="en-AU"/>
        </w:rPr>
        <w:t>were they</w:t>
      </w:r>
      <w:r w:rsidRPr="00F040E3">
        <w:rPr>
          <w:lang w:val="en-AU"/>
        </w:rPr>
        <w:t xml:space="preserve"> necessary; although this is a practical project it is also an Open Source one as stated earlier, which means the data cannot be limited to just one organisation (in this case Kingston University).</w:t>
      </w:r>
    </w:p>
    <w:p w:rsidR="008D15D4" w:rsidRPr="00F040E3" w:rsidRDefault="008D15D4" w:rsidP="008D15D4">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AE0F23" w:rsidRDefault="00D45DB4">
      <w:pPr>
        <w:rPr>
          <w:rFonts w:asciiTheme="majorHAnsi" w:eastAsiaTheme="majorEastAsia" w:hAnsiTheme="majorHAnsi" w:cstheme="majorBidi"/>
          <w:b/>
          <w:bCs/>
          <w:color w:val="4F81BD" w:themeColor="accent1"/>
          <w:sz w:val="26"/>
          <w:szCs w:val="26"/>
        </w:rPr>
      </w:pPr>
      <w:r>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rsidR="00AE0F23">
        <w:br w:type="page"/>
      </w:r>
    </w:p>
    <w:p w:rsidR="00327A03" w:rsidRDefault="00327A03" w:rsidP="00327A03">
      <w:pPr>
        <w:pStyle w:val="Heading1"/>
      </w:pPr>
      <w:bookmarkStart w:id="33" w:name="_Toc480478070"/>
      <w:r>
        <w:lastRenderedPageBreak/>
        <w:t>Implementation</w:t>
      </w:r>
      <w:bookmarkEnd w:id="33"/>
    </w:p>
    <w:p w:rsidR="00615633" w:rsidRDefault="00615633" w:rsidP="00615633">
      <w:pPr>
        <w:pStyle w:val="Heading2"/>
      </w:pPr>
      <w:bookmarkStart w:id="34" w:name="_Toc480478071"/>
      <w:r>
        <w:t>Installation of PostgreSQL</w:t>
      </w:r>
      <w:bookmarkEnd w:id="34"/>
    </w:p>
    <w:p w:rsidR="00615633" w:rsidRPr="008705E2" w:rsidRDefault="00615633" w:rsidP="00615633">
      <w:r>
        <w:t>PostgreSQL is a Database Management package and its installation is as straightforward as that of the Apache or phpPgAdmin packages (using apt-get or similar, outlined in the HOWTO document under the “</w:t>
      </w:r>
      <w:r w:rsidRPr="001E171D">
        <w:t>Installing Apache and PHP, and Managing the WebServer</w:t>
      </w:r>
      <w:r>
        <w:t>”. It supplies all the standard Database aspects including columns and their tables, a range of different datatypes, import/export functionality, multiple character sets and so on. When this is utilised within the Apache webserver context it allows a powerful way to put the Database diagram from StarUML into effect.</w:t>
      </w:r>
    </w:p>
    <w:p w:rsidR="008D15D4" w:rsidRDefault="008D15D4" w:rsidP="008D15D4">
      <w:pPr>
        <w:pStyle w:val="Heading2"/>
      </w:pPr>
      <w:bookmarkStart w:id="35" w:name="_Toc480478072"/>
      <w:r>
        <w:t>Standard Connection Method : Console Access</w:t>
      </w:r>
      <w:bookmarkEnd w:id="35"/>
    </w:p>
    <w:p w:rsidR="008D15D4" w:rsidRDefault="008D15D4" w:rsidP="008D15D4">
      <w:r>
        <w:t>There is normally no “console” access as expected in stand-alone workstations or in VPlayer-type environments; alternate instructions were provided upon clicking the “connect” link for the instance, however the easiest way is to simply identify and copy the instance’s IP. I needed to initiate a bash prompt connection onto the newly created instance which is discussed further under the HOWTO Deliverable in the Key Pair / Putty section.</w:t>
      </w:r>
    </w:p>
    <w:p w:rsidR="008D15D4" w:rsidRDefault="008D15D4" w:rsidP="008D15D4">
      <w:pPr>
        <w:pStyle w:val="Heading2"/>
      </w:pPr>
      <w:bookmarkStart w:id="36" w:name="_Toc480478073"/>
      <w:r>
        <w:t>Optional Connection Method : Mobile Console Access</w:t>
      </w:r>
      <w:bookmarkEnd w:id="36"/>
    </w:p>
    <w:p w:rsidR="008D15D4" w:rsidRDefault="008D15D4" w:rsidP="008D15D4">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8D15D4" w:rsidRDefault="008D15D4" w:rsidP="008D15D4">
      <w:pPr>
        <w:pStyle w:val="Heading2"/>
        <w:rPr>
          <w:lang w:val="en-AU"/>
        </w:rPr>
      </w:pPr>
      <w:bookmarkStart w:id="37" w:name="_Toc480478074"/>
      <w:r>
        <w:rPr>
          <w:lang w:val="en-AU"/>
        </w:rPr>
        <w:t>Source Control from Windows : TortoiseGit</w:t>
      </w:r>
      <w:bookmarkEnd w:id="37"/>
    </w:p>
    <w:p w:rsidR="008D15D4" w:rsidRDefault="008D15D4" w:rsidP="008D15D4">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8D15D4" w:rsidRDefault="008D15D4" w:rsidP="008D15D4">
      <w:pPr>
        <w:pStyle w:val="Heading2"/>
        <w:rPr>
          <w:lang w:val="en-AU"/>
        </w:rPr>
      </w:pPr>
      <w:bookmarkStart w:id="38" w:name="_Toc480478075"/>
      <w:r>
        <w:rPr>
          <w:lang w:val="en-AU"/>
        </w:rPr>
        <w:t>Secure / Authenticated Command Line Access : Putty and PPK file</w:t>
      </w:r>
      <w:bookmarkEnd w:id="38"/>
    </w:p>
    <w:p w:rsidR="008D15D4" w:rsidRPr="004836F3" w:rsidRDefault="008D15D4" w:rsidP="008D15D4">
      <w:pPr>
        <w:rPr>
          <w:lang w:val="en-AU"/>
        </w:rPr>
      </w:pPr>
      <w:r>
        <w:rPr>
          <w:lang w:val="en-AU"/>
        </w:rPr>
        <w:t>PuTTY is a Windows Application that can be used as a means of connecting to and managing your virtual Amazon EC2 instance.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HOWTO document under the “</w:t>
      </w:r>
      <w:r w:rsidRPr="004836F3">
        <w:rPr>
          <w:lang w:val="en-AU"/>
        </w:rPr>
        <w:t>Setting up Putty and Encrypted PPK File</w:t>
      </w:r>
      <w:r>
        <w:rPr>
          <w:lang w:val="en-AU"/>
        </w:rPr>
        <w:t>” section. 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8D15D4" w:rsidRDefault="008D15D4" w:rsidP="008D15D4">
      <w:pPr>
        <w:pStyle w:val="Heading2"/>
        <w:rPr>
          <w:lang w:val="en-AU"/>
        </w:rPr>
      </w:pPr>
      <w:r>
        <w:rPr>
          <w:lang w:val="en-AU"/>
        </w:rPr>
        <w:br w:type="page"/>
      </w:r>
    </w:p>
    <w:p w:rsidR="008D15D4" w:rsidRDefault="008D15D4" w:rsidP="008D15D4">
      <w:pPr>
        <w:pStyle w:val="Heading2"/>
        <w:rPr>
          <w:lang w:val="en-AU"/>
        </w:rPr>
      </w:pPr>
      <w:bookmarkStart w:id="39" w:name="_Toc480478076"/>
      <w:r>
        <w:rPr>
          <w:lang w:val="en-AU"/>
        </w:rPr>
        <w:lastRenderedPageBreak/>
        <w:t>Optional GitHub Management Tool : OctoDroid</w:t>
      </w:r>
      <w:bookmarkEnd w:id="39"/>
    </w:p>
    <w:p w:rsidR="008D15D4" w:rsidRPr="000E0FDC" w:rsidRDefault="008D15D4" w:rsidP="008D15D4">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8D15D4" w:rsidRPr="008D15D4" w:rsidRDefault="008D15D4" w:rsidP="008D15D4"/>
    <w:p w:rsidR="00CB6F8B" w:rsidRDefault="00CB6F8B" w:rsidP="00CA0CC7">
      <w:pPr>
        <w:pStyle w:val="Heading2"/>
        <w:rPr>
          <w:color w:val="365F91" w:themeColor="accent1" w:themeShade="BF"/>
          <w:sz w:val="28"/>
          <w:szCs w:val="28"/>
        </w:rPr>
      </w:pPr>
      <w:r>
        <w:br w:type="page"/>
      </w:r>
    </w:p>
    <w:p w:rsidR="00DB5407" w:rsidRDefault="00DB5407" w:rsidP="00DB5407">
      <w:pPr>
        <w:pStyle w:val="Heading1"/>
      </w:pPr>
      <w:bookmarkStart w:id="40" w:name="OLE_LINK1"/>
      <w:bookmarkStart w:id="41" w:name="OLE_LINK2"/>
      <w:bookmarkStart w:id="42" w:name="OLE_LINK3"/>
      <w:bookmarkStart w:id="43" w:name="_Toc480478077"/>
      <w:r>
        <w:lastRenderedPageBreak/>
        <w:t>Testing &amp; Evaluation</w:t>
      </w:r>
      <w:bookmarkEnd w:id="43"/>
    </w:p>
    <w:p w:rsidR="004E573B" w:rsidRDefault="00BE2513" w:rsidP="004E573B">
      <w:pPr>
        <w:pStyle w:val="ListParagraph"/>
        <w:numPr>
          <w:ilvl w:val="0"/>
          <w:numId w:val="1"/>
        </w:numPr>
      </w:pPr>
      <w:r>
        <w:t>Succeeded</w:t>
      </w:r>
      <w:r w:rsidR="004E573B">
        <w:t xml:space="preserve"> in getting a web app up and running?  (self assessment.. I reckon I did)</w:t>
      </w:r>
    </w:p>
    <w:p w:rsidR="004E573B" w:rsidRDefault="004E573B" w:rsidP="004E573B">
      <w:pPr>
        <w:pStyle w:val="ListParagraph"/>
        <w:numPr>
          <w:ilvl w:val="0"/>
          <w:numId w:val="1"/>
        </w:numPr>
      </w:pPr>
      <w:r>
        <w:t xml:space="preserve">(put the </w:t>
      </w:r>
      <w:r w:rsidR="001D50DA">
        <w:t>HOWTO</w:t>
      </w:r>
      <w:r>
        <w:t>s in front of somebody else!  See if they can follow them !)</w:t>
      </w:r>
    </w:p>
    <w:p w:rsidR="00DB5407" w:rsidRDefault="00DB5407" w:rsidP="00DB5407">
      <w:pPr>
        <w:pStyle w:val="Heading1"/>
      </w:pPr>
      <w:bookmarkStart w:id="44" w:name="_Toc480478078"/>
      <w:bookmarkEnd w:id="40"/>
      <w:bookmarkEnd w:id="41"/>
      <w:bookmarkEnd w:id="42"/>
      <w:r>
        <w:t>Critical Review</w:t>
      </w:r>
      <w:bookmarkEnd w:id="44"/>
    </w:p>
    <w:p w:rsidR="00385A2C" w:rsidRDefault="00385A2C" w:rsidP="00385A2C">
      <w:bookmarkStart w:id="45" w:name="OLE_LINK16"/>
      <w:bookmarkStart w:id="46" w:name="OLE_LINK17"/>
      <w:bookmarkStart w:id="47" w:name="OLE_LINK4"/>
      <w:bookmarkStart w:id="48" w:name="OLE_LINK5"/>
      <w:r>
        <w:t xml:space="preserve">Was my approach successful?   Will anyone really benefit from my </w:t>
      </w:r>
      <w:r w:rsidR="001D50DA">
        <w:t>HOWTO</w:t>
      </w:r>
      <w:r>
        <w:t>s?</w:t>
      </w:r>
    </w:p>
    <w:p w:rsidR="00DE3721" w:rsidRDefault="00327A03" w:rsidP="00385A2C">
      <w:r>
        <w:t>Through</w:t>
      </w:r>
      <w:r w:rsidR="00DE3721">
        <w:t xml:space="preserve"> easy mistakes regarding instance up-time the ability to execute an entirely zero-cost exercise was not achieved.</w:t>
      </w:r>
    </w:p>
    <w:p w:rsidR="00385A2C" w:rsidRDefault="00385A2C" w:rsidP="00385A2C">
      <w:r>
        <w:t>Which design decisions would I do differently?</w:t>
      </w:r>
    </w:p>
    <w:p w:rsidR="00C37642" w:rsidRPr="00F040E3" w:rsidRDefault="00C37642" w:rsidP="00C37642">
      <w:pPr>
        <w:pStyle w:val="Heading2"/>
        <w:rPr>
          <w:lang w:val="en-AU"/>
        </w:rPr>
      </w:pPr>
      <w:bookmarkStart w:id="49" w:name="_Toc480478046"/>
      <w:r w:rsidRPr="00F040E3">
        <w:rPr>
          <w:lang w:val="en-AU"/>
        </w:rPr>
        <w:t>Ethical Considerations</w:t>
      </w:r>
      <w:bookmarkEnd w:id="49"/>
    </w:p>
    <w:p w:rsidR="00C37642" w:rsidRDefault="00C37642" w:rsidP="00C37642">
      <w:pPr>
        <w:rPr>
          <w:lang w:val="en-AU"/>
        </w:rPr>
      </w:pPr>
      <w:r w:rsidRPr="00F040E3">
        <w:rPr>
          <w:lang w:val="en-AU"/>
        </w:rPr>
        <w:t xml:space="preserve">The system </w:t>
      </w:r>
      <w:r>
        <w:rPr>
          <w:lang w:val="en-AU"/>
        </w:rPr>
        <w:t>uses</w:t>
      </w:r>
      <w:r w:rsidRPr="00F040E3">
        <w:rPr>
          <w:lang w:val="en-AU"/>
        </w:rPr>
        <w:t xml:space="preserve"> Open-Source </w:t>
      </w:r>
      <w:r>
        <w:rPr>
          <w:lang w:val="en-AU"/>
        </w:rPr>
        <w:t xml:space="preserve">and/or free </w:t>
      </w:r>
      <w:r w:rsidRPr="00F040E3">
        <w:rPr>
          <w:lang w:val="en-AU"/>
        </w:rPr>
        <w:t xml:space="preserve">components as much as possible. </w:t>
      </w:r>
      <w:r>
        <w:rPr>
          <w:lang w:val="en-AU"/>
        </w:rPr>
        <w:t>Resources such as the Amazon Free-Tier are encouraged for student use, so</w:t>
      </w:r>
      <w:r w:rsidRPr="00F040E3">
        <w:rPr>
          <w:lang w:val="en-AU"/>
        </w:rPr>
        <w:t xml:space="preserve"> </w:t>
      </w:r>
      <w:r>
        <w:rPr>
          <w:lang w:val="en-AU"/>
        </w:rPr>
        <w:t>f</w:t>
      </w:r>
      <w:r w:rsidRPr="00F040E3">
        <w:rPr>
          <w:lang w:val="en-AU"/>
        </w:rPr>
        <w:t>or these reasons I see this system as having no ethical conflict. Regarding the proposed application system "Uni-Hood", if it does actually get exposed to the community for use then this potentially raises questions of privacy and confidentiality of the users involved</w:t>
      </w:r>
      <w:r>
        <w:rPr>
          <w:lang w:val="en-AU"/>
        </w:rPr>
        <w:t>.</w:t>
      </w:r>
    </w:p>
    <w:p w:rsidR="00C37642" w:rsidRPr="00F040E3" w:rsidRDefault="00C37642" w:rsidP="00C37642">
      <w:pPr>
        <w:pStyle w:val="Heading2"/>
        <w:rPr>
          <w:lang w:val="en-AU"/>
        </w:rPr>
      </w:pPr>
      <w:bookmarkStart w:id="50" w:name="_Toc480478050"/>
      <w:r w:rsidRPr="00F040E3">
        <w:rPr>
          <w:lang w:val="en-AU"/>
        </w:rPr>
        <w:t>Intellectual Property Rights / Access to Code</w:t>
      </w:r>
      <w:bookmarkEnd w:id="50"/>
    </w:p>
    <w:p w:rsidR="00C37642" w:rsidRDefault="00C37642" w:rsidP="00C37642">
      <w:pPr>
        <w:rPr>
          <w:lang w:val="en-AU"/>
        </w:rPr>
      </w:pPr>
      <w:r w:rsidRPr="00F040E3">
        <w:rPr>
          <w:lang w:val="en-AU"/>
        </w:rPr>
        <w:t xml:space="preserve">All of my own work and code </w:t>
      </w:r>
      <w:r>
        <w:rPr>
          <w:lang w:val="en-AU"/>
        </w:rPr>
        <w:t>is</w:t>
      </w:r>
      <w:r w:rsidRPr="00F040E3">
        <w:rPr>
          <w:lang w:val="en-AU"/>
        </w:rPr>
        <w:t xml:space="preserve"> itself Open-Source and visible to any GitHub user, and </w:t>
      </w:r>
      <w:r>
        <w:rPr>
          <w:lang w:val="en-AU"/>
        </w:rPr>
        <w:t>I have not duplicated</w:t>
      </w:r>
      <w:r w:rsidRPr="00F040E3">
        <w:rPr>
          <w:lang w:val="en-AU"/>
        </w:rPr>
        <w:t xml:space="preserve">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2829F2" w:rsidRPr="00F040E3" w:rsidRDefault="002829F2" w:rsidP="002829F2">
      <w:pPr>
        <w:pStyle w:val="Heading2"/>
        <w:rPr>
          <w:lang w:val="en-AU"/>
        </w:rPr>
      </w:pPr>
      <w:bookmarkStart w:id="51" w:name="_Toc480478049"/>
      <w:r w:rsidRPr="00F040E3">
        <w:rPr>
          <w:lang w:val="en-AU"/>
        </w:rPr>
        <w:t>Data Protection</w:t>
      </w:r>
      <w:bookmarkEnd w:id="51"/>
    </w:p>
    <w:p w:rsidR="002829F2" w:rsidRDefault="002829F2" w:rsidP="002829F2">
      <w:r w:rsidRPr="00F040E3">
        <w:rPr>
          <w:lang w:val="en-AU"/>
        </w:rPr>
        <w:t xml:space="preserve">A feature of my method and an illustration of the modern approach to this type of project is that all code and documentation </w:t>
      </w:r>
      <w:r>
        <w:rPr>
          <w:lang w:val="en-AU"/>
        </w:rPr>
        <w:t>is</w:t>
      </w:r>
      <w:r w:rsidRPr="00F040E3">
        <w:rPr>
          <w:lang w:val="en-AU"/>
        </w:rPr>
        <w:t xml:space="preserve"> committed to GitHub, giving in effect a high confidence level that not only all work is easily accessible from the cloud, but a full audit trail </w:t>
      </w:r>
      <w:r>
        <w:rPr>
          <w:lang w:val="en-AU"/>
        </w:rPr>
        <w:t xml:space="preserve">is </w:t>
      </w:r>
      <w:r w:rsidRPr="00F040E3">
        <w:rPr>
          <w:lang w:val="en-AU"/>
        </w:rPr>
        <w:t>available. In order to protect from the extremely unlikely scenario of a catastrophic failure of the GitHub ecosystem, the system itself being built work</w:t>
      </w:r>
      <w:r>
        <w:rPr>
          <w:lang w:val="en-AU"/>
        </w:rPr>
        <w:t>s</w:t>
      </w:r>
      <w:r w:rsidRPr="00F040E3">
        <w:rPr>
          <w:lang w:val="en-AU"/>
        </w:rPr>
        <w:t xml:space="preserve"> from its own local Git repository, which is a clone of the GitHub repository. </w:t>
      </w:r>
      <w:r>
        <w:rPr>
          <w:lang w:val="en-AU"/>
        </w:rPr>
        <w:t xml:space="preserve">Regards </w:t>
      </w:r>
      <w:r w:rsidRPr="00F040E3">
        <w:rPr>
          <w:lang w:val="en-AU"/>
        </w:rPr>
        <w:t xml:space="preserve">database backup and recoverability concepts, </w:t>
      </w:r>
      <w:r>
        <w:rPr>
          <w:lang w:val="en-AU"/>
        </w:rPr>
        <w:t>note that even the test database dump file is managed and version controlled in GitHub.</w:t>
      </w:r>
    </w:p>
    <w:p w:rsidR="00A72B2A" w:rsidRDefault="00A72B2A" w:rsidP="00A72B2A">
      <w:pPr>
        <w:pStyle w:val="Heading1"/>
      </w:pPr>
      <w:bookmarkStart w:id="52" w:name="_Toc480478079"/>
      <w:bookmarkEnd w:id="45"/>
      <w:bookmarkEnd w:id="46"/>
      <w:r>
        <w:t>Future Directions for the Project</w:t>
      </w:r>
      <w:bookmarkEnd w:id="52"/>
    </w:p>
    <w:p w:rsidR="00CF456B" w:rsidRDefault="00CF456B" w:rsidP="00CF456B">
      <w:pPr>
        <w:pStyle w:val="Heading2"/>
      </w:pPr>
      <w:bookmarkStart w:id="53" w:name="_Toc480478047"/>
      <w:r>
        <w:t>Regular yum update to enforce prevention of vulnerabilities regarding security issues</w:t>
      </w:r>
      <w:bookmarkEnd w:id="53"/>
    </w:p>
    <w:p w:rsidR="00CF456B" w:rsidRDefault="00CF456B" w:rsidP="00CF456B">
      <w:r>
        <w:t>It has been strongly recommended for a while now, and a reminder is always present, to run a “yum-update” command on a machine running a Linux OS. This helps to enforce the prevention of vulnerabilities regarding security issues that may have come about, due to flaws or loopholes in older versions of the installed packages.</w:t>
      </w:r>
    </w:p>
    <w:p w:rsidR="00CF456B" w:rsidRDefault="00CF456B" w:rsidP="00CF456B">
      <w:r>
        <w:t xml:space="preserve">When this service enters the production phase, the plan would be to run a “yum update” via a Crontab job. </w:t>
      </w:r>
    </w:p>
    <w:p w:rsidR="00A72B2A" w:rsidRDefault="00A72B2A" w:rsidP="00A72B2A">
      <w:pPr>
        <w:pStyle w:val="Heading3"/>
        <w:rPr>
          <w:lang w:val="en-AU"/>
        </w:rPr>
      </w:pPr>
      <w:bookmarkStart w:id="54" w:name="_Toc480478080"/>
      <w:r w:rsidRPr="00F040E3">
        <w:rPr>
          <w:lang w:val="en-AU"/>
        </w:rPr>
        <w:lastRenderedPageBreak/>
        <w:t>Backup</w:t>
      </w:r>
      <w:r>
        <w:rPr>
          <w:lang w:val="en-AU"/>
        </w:rPr>
        <w:t xml:space="preserve">/Disaster </w:t>
      </w:r>
      <w:r w:rsidRPr="00F040E3">
        <w:rPr>
          <w:lang w:val="en-AU"/>
        </w:rPr>
        <w:t>Recovery</w:t>
      </w:r>
      <w:bookmarkEnd w:id="54"/>
    </w:p>
    <w:p w:rsidR="00D45DB4" w:rsidRDefault="00D45DB4" w:rsidP="00D45DB4">
      <w:pPr>
        <w:pStyle w:val="Heading3"/>
      </w:pPr>
      <w:r>
        <w:t>Configuration Automation : e.g. Ansible</w:t>
      </w:r>
    </w:p>
    <w:p w:rsidR="00D45DB4" w:rsidRDefault="00D45DB4" w:rsidP="00D45DB4">
      <w:pPr>
        <w:pStyle w:val="Heading3"/>
      </w:pPr>
      <w:r>
        <w:t>Infrastructure Management : e.g. Terraform</w:t>
      </w:r>
    </w:p>
    <w:p w:rsidR="00A72B2A" w:rsidRPr="00F040E3" w:rsidRDefault="00A72B2A" w:rsidP="00A72B2A">
      <w:pPr>
        <w:pStyle w:val="Heading3"/>
        <w:rPr>
          <w:lang w:val="en-AU"/>
        </w:rPr>
      </w:pPr>
      <w:bookmarkStart w:id="55" w:name="_Toc480478081"/>
      <w:r w:rsidRPr="00F040E3">
        <w:rPr>
          <w:lang w:val="en-AU"/>
        </w:rPr>
        <w:t>Scalability</w:t>
      </w:r>
      <w:bookmarkEnd w:id="55"/>
    </w:p>
    <w:p w:rsidR="00A72B2A" w:rsidRPr="00F040E3" w:rsidRDefault="00A72B2A" w:rsidP="00A72B2A">
      <w:pPr>
        <w:pStyle w:val="Heading3"/>
        <w:rPr>
          <w:lang w:val="en-AU"/>
        </w:rPr>
      </w:pPr>
      <w:bookmarkStart w:id="56" w:name="_Toc480478082"/>
      <w:r w:rsidRPr="00F040E3">
        <w:rPr>
          <w:lang w:val="en-AU"/>
        </w:rPr>
        <w:t>Automated testing</w:t>
      </w:r>
      <w:bookmarkEnd w:id="56"/>
    </w:p>
    <w:p w:rsidR="00A72B2A" w:rsidRPr="00F040E3" w:rsidRDefault="00A72B2A" w:rsidP="00A72B2A">
      <w:pPr>
        <w:pStyle w:val="Heading3"/>
        <w:rPr>
          <w:lang w:val="en-AU"/>
        </w:rPr>
      </w:pPr>
      <w:bookmarkStart w:id="57" w:name="_Toc480478083"/>
      <w:r w:rsidRPr="00F040E3">
        <w:rPr>
          <w:lang w:val="en-AU"/>
        </w:rPr>
        <w:t>Continuous Integration</w:t>
      </w:r>
      <w:bookmarkEnd w:id="57"/>
    </w:p>
    <w:p w:rsidR="00A72B2A" w:rsidRDefault="00A72B2A" w:rsidP="00A72B2A">
      <w:pPr>
        <w:pStyle w:val="Heading3"/>
        <w:rPr>
          <w:lang w:val="en-AU"/>
        </w:rPr>
      </w:pPr>
      <w:bookmarkStart w:id="58" w:name="_Toc480478084"/>
      <w:r w:rsidRPr="00F040E3">
        <w:rPr>
          <w:lang w:val="en-AU"/>
        </w:rPr>
        <w:t>Continuous Delivery</w:t>
      </w:r>
      <w:bookmarkEnd w:id="58"/>
    </w:p>
    <w:p w:rsidR="00D45DB4" w:rsidRPr="00D45DB4" w:rsidRDefault="00D45DB4" w:rsidP="00D45DB4">
      <w:pPr>
        <w:rPr>
          <w:lang w:val="en-AU"/>
        </w:rPr>
      </w:pPr>
    </w:p>
    <w:p w:rsidR="00BD3734" w:rsidRDefault="00BD3734" w:rsidP="00BD3734">
      <w:pPr>
        <w:pStyle w:val="Heading1"/>
      </w:pPr>
      <w:bookmarkStart w:id="59" w:name="_Toc480478085"/>
      <w:r>
        <w:t>Appendix</w:t>
      </w:r>
      <w:r w:rsidR="00EE4071">
        <w:t xml:space="preserve"> A</w:t>
      </w:r>
      <w:bookmarkEnd w:id="59"/>
    </w:p>
    <w:p w:rsidR="00BE2513" w:rsidRDefault="00037240" w:rsidP="00BE2513">
      <w:hyperlink r:id="rId10" w:history="1">
        <w:r w:rsidR="00BE2513" w:rsidRPr="00E61CA0">
          <w:rPr>
            <w:rStyle w:val="Hyperlink"/>
          </w:rPr>
          <w:t>https://tech.enekochan.com/en/2014/04/11/fix-error-column-spclocation-does-not-exist-in-phppgadmin/</w:t>
        </w:r>
      </w:hyperlink>
    </w:p>
    <w:bookmarkEnd w:id="47"/>
    <w:bookmarkEnd w:id="48"/>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2C7B97" w:rsidRPr="00813C15" w:rsidRDefault="00037240" w:rsidP="002C7B97">
      <w:pPr>
        <w:rPr>
          <w:b/>
          <w:lang w:val="en-AU"/>
        </w:rPr>
      </w:pPr>
      <w:hyperlink r:id="rId11" w:history="1">
        <w:r w:rsidR="002C7B97" w:rsidRPr="00813C15">
          <w:rPr>
            <w:rStyle w:val="Hyperlink"/>
            <w:b/>
            <w:lang w:val="en-AU"/>
          </w:rPr>
          <w:t>http://www.tldp.org/</w:t>
        </w:r>
      </w:hyperlink>
      <w:r w:rsidR="002C7B97" w:rsidRPr="00813C15">
        <w:rPr>
          <w:b/>
          <w:lang w:val="en-AU"/>
        </w:rPr>
        <w:t xml:space="preserve"> </w:t>
      </w:r>
    </w:p>
    <w:p w:rsidR="002C7B97" w:rsidRDefault="002C7B97" w:rsidP="00504C78"/>
    <w:p w:rsidR="00504C78" w:rsidRDefault="00504C78" w:rsidP="00504C78">
      <w:r>
        <w:t xml:space="preserve">(Append all </w:t>
      </w:r>
      <w:r w:rsidR="002C7B97">
        <w:t>HOWTOs</w:t>
      </w:r>
      <w:r>
        <w:t xml:space="preserve"> here, so they’re shown in contents section)</w:t>
      </w:r>
    </w:p>
    <w:p w:rsidR="00EE4071" w:rsidRDefault="00EE4071" w:rsidP="00EE4071">
      <w:pPr>
        <w:pStyle w:val="Heading1"/>
      </w:pPr>
      <w:bookmarkStart w:id="60" w:name="_Toc480478086"/>
      <w:r>
        <w:t>Bibliography</w:t>
      </w:r>
      <w:bookmarkEnd w:id="60"/>
    </w:p>
    <w:p w:rsidR="006365C5" w:rsidRPr="006365C5" w:rsidRDefault="00037240" w:rsidP="006365C5">
      <w:pPr>
        <w:pStyle w:val="Bibliography"/>
        <w:rPr>
          <w:rFonts w:ascii="Cambria" w:hAnsi="Cambria"/>
          <w:sz w:val="26"/>
        </w:rPr>
      </w:pPr>
      <w:r w:rsidRPr="00037240">
        <w:fldChar w:fldCharType="begin"/>
      </w:r>
      <w:r w:rsidR="006365C5">
        <w:instrText xml:space="preserve"> ADDIN ZOTERO_BIBL {"custom":[]} CSL_BIBLIOGRAPHY </w:instrText>
      </w:r>
      <w:r w:rsidRPr="00037240">
        <w:fldChar w:fldCharType="separate"/>
      </w:r>
      <w:r w:rsidR="006365C5" w:rsidRPr="006365C5">
        <w:rPr>
          <w:rFonts w:ascii="Cambria" w:hAnsi="Cambria"/>
          <w:sz w:val="26"/>
        </w:rPr>
        <w:t>[1]</w:t>
      </w:r>
      <w:r w:rsidR="006365C5" w:rsidRPr="006365C5">
        <w:rPr>
          <w:rFonts w:ascii="Cambria" w:hAnsi="Cambria"/>
          <w:sz w:val="26"/>
        </w:rPr>
        <w:tab/>
        <w:t xml:space="preserve">‘Amazon Elastic Compute Cloud (EC2) Documentation’, </w:t>
      </w:r>
      <w:r w:rsidR="006365C5" w:rsidRPr="006365C5">
        <w:rPr>
          <w:rFonts w:ascii="Cambria" w:hAnsi="Cambria"/>
          <w:i/>
          <w:iCs/>
          <w:sz w:val="26"/>
        </w:rPr>
        <w:t>Amazon Web Services, Inc.</w:t>
      </w:r>
      <w:r w:rsidR="006365C5" w:rsidRPr="006365C5">
        <w:rPr>
          <w:rFonts w:ascii="Cambria" w:hAnsi="Cambria"/>
          <w:sz w:val="26"/>
        </w:rPr>
        <w:t xml:space="preserve"> [Online]. Available: //aws.amazon.com/documentation/ec2/. [Accessed: 17-Apr-2017].</w:t>
      </w:r>
    </w:p>
    <w:p w:rsidR="00E57500" w:rsidRPr="00C21309" w:rsidRDefault="006365C5" w:rsidP="00A72B2A">
      <w:pPr>
        <w:pStyle w:val="Bibliography"/>
      </w:pPr>
      <w:r w:rsidRPr="006365C5">
        <w:rPr>
          <w:rFonts w:ascii="Cambria" w:hAnsi="Cambria"/>
          <w:sz w:val="26"/>
        </w:rPr>
        <w:t>[2]</w:t>
      </w:r>
      <w:r w:rsidRPr="006365C5">
        <w:rPr>
          <w:rFonts w:ascii="Cambria" w:hAnsi="Cambria"/>
          <w:sz w:val="26"/>
        </w:rPr>
        <w:tab/>
        <w:t>S. Hull, ‘</w:t>
      </w:r>
      <w:r w:rsidR="001D50DA">
        <w:rPr>
          <w:rFonts w:ascii="Cambria" w:hAnsi="Cambria"/>
          <w:sz w:val="26"/>
        </w:rPr>
        <w:t>HOWTO</w:t>
      </w:r>
      <w:r w:rsidRPr="006365C5">
        <w:rPr>
          <w:rFonts w:ascii="Cambria" w:hAnsi="Cambria"/>
          <w:sz w:val="26"/>
        </w:rPr>
        <w:t xml:space="preserve">: Get started with Amazon EC2’, </w:t>
      </w:r>
      <w:r w:rsidRPr="006365C5">
        <w:rPr>
          <w:rFonts w:ascii="Cambria" w:hAnsi="Cambria"/>
          <w:i/>
          <w:iCs/>
          <w:sz w:val="26"/>
        </w:rPr>
        <w:t>InfoWorld</w:t>
      </w:r>
      <w:r w:rsidRPr="006365C5">
        <w:rPr>
          <w:rFonts w:ascii="Cambria" w:hAnsi="Cambria"/>
          <w:sz w:val="26"/>
        </w:rPr>
        <w:t>, 24-Oct-2012. [Online]. Available: http://www.infoworld.com/article/2615510/cloud-computing/</w:t>
      </w:r>
      <w:r w:rsidR="001D50DA">
        <w:rPr>
          <w:rFonts w:ascii="Cambria" w:hAnsi="Cambria"/>
          <w:sz w:val="26"/>
        </w:rPr>
        <w:t>HOWTO</w:t>
      </w:r>
      <w:r w:rsidRPr="006365C5">
        <w:rPr>
          <w:rFonts w:ascii="Cambria" w:hAnsi="Cambria"/>
          <w:sz w:val="26"/>
        </w:rPr>
        <w:t>--get-started-with-amazon-ec2.html. [Accessed: 17-Apr-2017].</w:t>
      </w:r>
      <w:r w:rsidR="00037240">
        <w:fldChar w:fldCharType="end"/>
      </w:r>
    </w:p>
    <w:sectPr w:rsidR="00E57500" w:rsidRPr="00C21309" w:rsidSect="00E55183">
      <w:headerReference w:type="default"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59A3" w:rsidRDefault="009459A3" w:rsidP="00B25BE1">
      <w:pPr>
        <w:spacing w:after="0" w:line="240" w:lineRule="auto"/>
      </w:pPr>
      <w:r>
        <w:separator/>
      </w:r>
    </w:p>
  </w:endnote>
  <w:endnote w:type="continuationSeparator" w:id="1">
    <w:p w:rsidR="009459A3" w:rsidRDefault="009459A3"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2B2A" w:rsidRDefault="00A72B2A" w:rsidP="00F12136">
    <w:pPr>
      <w:pStyle w:val="Footer"/>
      <w:pBdr>
        <w:top w:val="single" w:sz="4" w:space="1" w:color="auto"/>
      </w:pBdr>
    </w:pPr>
    <w:fldSimple w:instr=" DATE \@ &quot;dd/MM/yyyy&quot; ">
      <w:r>
        <w:rPr>
          <w:noProof/>
        </w:rPr>
        <w:t>20/04/2017</w:t>
      </w:r>
    </w:fldSimple>
    <w:r>
      <w:tab/>
    </w:r>
    <w:r>
      <w:rPr>
        <w:lang w:val="en-AU"/>
      </w:rPr>
      <w:t>Daniel Carnovale</w:t>
    </w:r>
  </w:p>
  <w:sdt>
    <w:sdtPr>
      <w:id w:val="1172525793"/>
      <w:docPartObj>
        <w:docPartGallery w:val="Page Numbers (Bottom of Page)"/>
        <w:docPartUnique/>
      </w:docPartObj>
    </w:sdtPr>
    <w:sdtContent>
      <w:p w:rsidR="00A72B2A" w:rsidRPr="00B25BE1" w:rsidRDefault="00A72B2A" w:rsidP="00B25BE1">
        <w:pPr>
          <w:pStyle w:val="Footer"/>
        </w:pPr>
        <w:r w:rsidRPr="00037240">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6962.7pt;margin-top:0;width:167.4pt;height:161.8pt;z-index:251660288;mso-position-horizontal:right;mso-position-horizontal-relative:page;mso-position-vertical:bottom;mso-position-vertical-relative:page" adj="21600" fillcolor="#d2eaf1 [824]" stroked="f">
              <v:textbox style="mso-next-textbox:#_x0000_s2050">
                <w:txbxContent>
                  <w:p w:rsidR="00A72B2A" w:rsidRDefault="00A72B2A">
                    <w:pPr>
                      <w:jc w:val="center"/>
                      <w:rPr>
                        <w:szCs w:val="72"/>
                      </w:rPr>
                    </w:pPr>
                    <w:r w:rsidRPr="00037240">
                      <w:fldChar w:fldCharType="begin"/>
                    </w:r>
                    <w:r>
                      <w:instrText xml:space="preserve"> PAGE    \* MERGEFORMAT </w:instrText>
                    </w:r>
                    <w:r w:rsidRPr="00037240">
                      <w:fldChar w:fldCharType="separate"/>
                    </w:r>
                    <w:r w:rsidR="002829F2" w:rsidRPr="002829F2">
                      <w:rPr>
                        <w:rFonts w:asciiTheme="majorHAnsi" w:hAnsiTheme="majorHAnsi"/>
                        <w:noProof/>
                        <w:color w:val="FFFFFF" w:themeColor="background1"/>
                        <w:sz w:val="72"/>
                        <w:szCs w:val="72"/>
                      </w:rPr>
                      <w:t>16</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59A3" w:rsidRDefault="009459A3" w:rsidP="00B25BE1">
      <w:pPr>
        <w:spacing w:after="0" w:line="240" w:lineRule="auto"/>
      </w:pPr>
      <w:r>
        <w:separator/>
      </w:r>
    </w:p>
  </w:footnote>
  <w:footnote w:type="continuationSeparator" w:id="1">
    <w:p w:rsidR="009459A3" w:rsidRDefault="009459A3"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2B2A" w:rsidRDefault="00A72B2A"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90"/>
  <w:defaultTabStop w:val="720"/>
  <w:drawingGridHorizontalSpacing w:val="110"/>
  <w:displayHorizontalDrawingGridEvery w:val="2"/>
  <w:characterSpacingControl w:val="doNotCompress"/>
  <w:hdrShapeDefaults>
    <o:shapedefaults v:ext="edit" spidmax="38914"/>
    <o:shapelayout v:ext="edit">
      <o:idmap v:ext="edit" data="2"/>
    </o:shapelayout>
  </w:hdrShapeDefaults>
  <w:footnotePr>
    <w:footnote w:id="0"/>
    <w:footnote w:id="1"/>
  </w:footnotePr>
  <w:endnotePr>
    <w:endnote w:id="0"/>
    <w:endnote w:id="1"/>
  </w:endnotePr>
  <w:compat/>
  <w:rsids>
    <w:rsidRoot w:val="00E9027F"/>
    <w:rsid w:val="0002178F"/>
    <w:rsid w:val="00023FC8"/>
    <w:rsid w:val="00032137"/>
    <w:rsid w:val="00037240"/>
    <w:rsid w:val="00045181"/>
    <w:rsid w:val="00046596"/>
    <w:rsid w:val="00053971"/>
    <w:rsid w:val="000730B4"/>
    <w:rsid w:val="0009204A"/>
    <w:rsid w:val="000A175A"/>
    <w:rsid w:val="000A7941"/>
    <w:rsid w:val="000C7065"/>
    <w:rsid w:val="000E0FDC"/>
    <w:rsid w:val="000E577B"/>
    <w:rsid w:val="001010A3"/>
    <w:rsid w:val="00112275"/>
    <w:rsid w:val="001154C2"/>
    <w:rsid w:val="0012399E"/>
    <w:rsid w:val="00124F62"/>
    <w:rsid w:val="00146E25"/>
    <w:rsid w:val="001672A6"/>
    <w:rsid w:val="00170413"/>
    <w:rsid w:val="00170E52"/>
    <w:rsid w:val="001769F7"/>
    <w:rsid w:val="00181F31"/>
    <w:rsid w:val="001920AD"/>
    <w:rsid w:val="00195141"/>
    <w:rsid w:val="001A78F6"/>
    <w:rsid w:val="001D3760"/>
    <w:rsid w:val="001D50DA"/>
    <w:rsid w:val="001D6A16"/>
    <w:rsid w:val="001E0781"/>
    <w:rsid w:val="001E171D"/>
    <w:rsid w:val="002024FB"/>
    <w:rsid w:val="002063BE"/>
    <w:rsid w:val="00224091"/>
    <w:rsid w:val="00232BA7"/>
    <w:rsid w:val="002363EA"/>
    <w:rsid w:val="00247879"/>
    <w:rsid w:val="00250B8C"/>
    <w:rsid w:val="00255D17"/>
    <w:rsid w:val="00273149"/>
    <w:rsid w:val="002812FF"/>
    <w:rsid w:val="002829F2"/>
    <w:rsid w:val="00290A45"/>
    <w:rsid w:val="00291258"/>
    <w:rsid w:val="00296F6D"/>
    <w:rsid w:val="002A0ABC"/>
    <w:rsid w:val="002A2AC9"/>
    <w:rsid w:val="002C25DC"/>
    <w:rsid w:val="002C7B97"/>
    <w:rsid w:val="002D276C"/>
    <w:rsid w:val="002D587B"/>
    <w:rsid w:val="002F4991"/>
    <w:rsid w:val="002F4DDB"/>
    <w:rsid w:val="002F6F0E"/>
    <w:rsid w:val="00302468"/>
    <w:rsid w:val="00322427"/>
    <w:rsid w:val="00327A03"/>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2497"/>
    <w:rsid w:val="003D7081"/>
    <w:rsid w:val="003E1298"/>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D273A"/>
    <w:rsid w:val="004D32C1"/>
    <w:rsid w:val="004D772E"/>
    <w:rsid w:val="004E573B"/>
    <w:rsid w:val="004F3CAC"/>
    <w:rsid w:val="00501C79"/>
    <w:rsid w:val="00504C78"/>
    <w:rsid w:val="00511EA2"/>
    <w:rsid w:val="0051596E"/>
    <w:rsid w:val="00515FBF"/>
    <w:rsid w:val="005276AB"/>
    <w:rsid w:val="0053004E"/>
    <w:rsid w:val="00537960"/>
    <w:rsid w:val="00590843"/>
    <w:rsid w:val="00596188"/>
    <w:rsid w:val="00597A39"/>
    <w:rsid w:val="00597A8E"/>
    <w:rsid w:val="005A104A"/>
    <w:rsid w:val="005A71D2"/>
    <w:rsid w:val="005C6586"/>
    <w:rsid w:val="005C7535"/>
    <w:rsid w:val="005C7DB0"/>
    <w:rsid w:val="005D0FB4"/>
    <w:rsid w:val="005D3E95"/>
    <w:rsid w:val="005E1F8E"/>
    <w:rsid w:val="005E2F12"/>
    <w:rsid w:val="005E3D25"/>
    <w:rsid w:val="005F2D63"/>
    <w:rsid w:val="005F5546"/>
    <w:rsid w:val="005F7DE3"/>
    <w:rsid w:val="00602F2A"/>
    <w:rsid w:val="00611285"/>
    <w:rsid w:val="006145D6"/>
    <w:rsid w:val="00615633"/>
    <w:rsid w:val="006159AB"/>
    <w:rsid w:val="00630A91"/>
    <w:rsid w:val="006356C0"/>
    <w:rsid w:val="006365C5"/>
    <w:rsid w:val="0064124A"/>
    <w:rsid w:val="006456C1"/>
    <w:rsid w:val="00646C3F"/>
    <w:rsid w:val="00650299"/>
    <w:rsid w:val="00650AF4"/>
    <w:rsid w:val="00652631"/>
    <w:rsid w:val="00656B15"/>
    <w:rsid w:val="00666135"/>
    <w:rsid w:val="00674096"/>
    <w:rsid w:val="00681117"/>
    <w:rsid w:val="006947AD"/>
    <w:rsid w:val="00694AF3"/>
    <w:rsid w:val="006A79F8"/>
    <w:rsid w:val="006B5C7B"/>
    <w:rsid w:val="006C1DC8"/>
    <w:rsid w:val="006C4BF9"/>
    <w:rsid w:val="006D0E61"/>
    <w:rsid w:val="006D3FD1"/>
    <w:rsid w:val="006F5AAA"/>
    <w:rsid w:val="00720317"/>
    <w:rsid w:val="0072737F"/>
    <w:rsid w:val="007347E8"/>
    <w:rsid w:val="0074620A"/>
    <w:rsid w:val="00756B19"/>
    <w:rsid w:val="00756B32"/>
    <w:rsid w:val="00756BD8"/>
    <w:rsid w:val="00765D4C"/>
    <w:rsid w:val="00782F51"/>
    <w:rsid w:val="00786F53"/>
    <w:rsid w:val="00797EF3"/>
    <w:rsid w:val="007B26DC"/>
    <w:rsid w:val="007C2CA7"/>
    <w:rsid w:val="007D69FD"/>
    <w:rsid w:val="007E7612"/>
    <w:rsid w:val="008018EB"/>
    <w:rsid w:val="008131B5"/>
    <w:rsid w:val="008325E8"/>
    <w:rsid w:val="00832761"/>
    <w:rsid w:val="00851848"/>
    <w:rsid w:val="00857FC4"/>
    <w:rsid w:val="008705E2"/>
    <w:rsid w:val="00873412"/>
    <w:rsid w:val="008949D6"/>
    <w:rsid w:val="008976F8"/>
    <w:rsid w:val="008A7641"/>
    <w:rsid w:val="008B7BE6"/>
    <w:rsid w:val="008C3228"/>
    <w:rsid w:val="008D15D4"/>
    <w:rsid w:val="008D3402"/>
    <w:rsid w:val="008D6FCE"/>
    <w:rsid w:val="008D7032"/>
    <w:rsid w:val="0090110F"/>
    <w:rsid w:val="00906C9C"/>
    <w:rsid w:val="00916EF7"/>
    <w:rsid w:val="00922D4A"/>
    <w:rsid w:val="00924639"/>
    <w:rsid w:val="00940211"/>
    <w:rsid w:val="00943165"/>
    <w:rsid w:val="00944D83"/>
    <w:rsid w:val="009459A3"/>
    <w:rsid w:val="00945D96"/>
    <w:rsid w:val="00947AF0"/>
    <w:rsid w:val="00961881"/>
    <w:rsid w:val="00975108"/>
    <w:rsid w:val="00995B0F"/>
    <w:rsid w:val="0099646B"/>
    <w:rsid w:val="009A0737"/>
    <w:rsid w:val="009A29C2"/>
    <w:rsid w:val="009B5499"/>
    <w:rsid w:val="009B6961"/>
    <w:rsid w:val="009C0902"/>
    <w:rsid w:val="009C3CD3"/>
    <w:rsid w:val="009C5173"/>
    <w:rsid w:val="009C6CE7"/>
    <w:rsid w:val="009D3A22"/>
    <w:rsid w:val="009D4CB5"/>
    <w:rsid w:val="009E026F"/>
    <w:rsid w:val="009F314D"/>
    <w:rsid w:val="00A028FE"/>
    <w:rsid w:val="00A12929"/>
    <w:rsid w:val="00A12D79"/>
    <w:rsid w:val="00A13DD2"/>
    <w:rsid w:val="00A536DB"/>
    <w:rsid w:val="00A55F20"/>
    <w:rsid w:val="00A67E04"/>
    <w:rsid w:val="00A72B2A"/>
    <w:rsid w:val="00A76A7F"/>
    <w:rsid w:val="00A8336E"/>
    <w:rsid w:val="00A84217"/>
    <w:rsid w:val="00A935E6"/>
    <w:rsid w:val="00AA1FAA"/>
    <w:rsid w:val="00AB1849"/>
    <w:rsid w:val="00AC0AA8"/>
    <w:rsid w:val="00AC695D"/>
    <w:rsid w:val="00AD21A7"/>
    <w:rsid w:val="00AE0918"/>
    <w:rsid w:val="00AE0F23"/>
    <w:rsid w:val="00AE3C41"/>
    <w:rsid w:val="00AF7AF8"/>
    <w:rsid w:val="00B05136"/>
    <w:rsid w:val="00B24676"/>
    <w:rsid w:val="00B25BE1"/>
    <w:rsid w:val="00B322AA"/>
    <w:rsid w:val="00B34242"/>
    <w:rsid w:val="00B44AF9"/>
    <w:rsid w:val="00B4679C"/>
    <w:rsid w:val="00B57CFB"/>
    <w:rsid w:val="00B57E1D"/>
    <w:rsid w:val="00B6750B"/>
    <w:rsid w:val="00B70180"/>
    <w:rsid w:val="00B76732"/>
    <w:rsid w:val="00B80318"/>
    <w:rsid w:val="00B86733"/>
    <w:rsid w:val="00B92962"/>
    <w:rsid w:val="00B9624F"/>
    <w:rsid w:val="00BA3C54"/>
    <w:rsid w:val="00BB07F3"/>
    <w:rsid w:val="00BB7985"/>
    <w:rsid w:val="00BD3734"/>
    <w:rsid w:val="00BD5849"/>
    <w:rsid w:val="00BD6E50"/>
    <w:rsid w:val="00BE2513"/>
    <w:rsid w:val="00BE5325"/>
    <w:rsid w:val="00BF7047"/>
    <w:rsid w:val="00C00DE7"/>
    <w:rsid w:val="00C14589"/>
    <w:rsid w:val="00C21309"/>
    <w:rsid w:val="00C32B4E"/>
    <w:rsid w:val="00C37642"/>
    <w:rsid w:val="00C429C0"/>
    <w:rsid w:val="00C42A76"/>
    <w:rsid w:val="00C42CE7"/>
    <w:rsid w:val="00C56DDD"/>
    <w:rsid w:val="00C60082"/>
    <w:rsid w:val="00C60D03"/>
    <w:rsid w:val="00C65447"/>
    <w:rsid w:val="00C67B19"/>
    <w:rsid w:val="00C74BEF"/>
    <w:rsid w:val="00CA0044"/>
    <w:rsid w:val="00CA0504"/>
    <w:rsid w:val="00CA0CC7"/>
    <w:rsid w:val="00CA2BCE"/>
    <w:rsid w:val="00CA479D"/>
    <w:rsid w:val="00CB6F8B"/>
    <w:rsid w:val="00CC2FD1"/>
    <w:rsid w:val="00CC3E9C"/>
    <w:rsid w:val="00CD3DF6"/>
    <w:rsid w:val="00CD6EE4"/>
    <w:rsid w:val="00CF1407"/>
    <w:rsid w:val="00CF456B"/>
    <w:rsid w:val="00D02280"/>
    <w:rsid w:val="00D05570"/>
    <w:rsid w:val="00D05CC9"/>
    <w:rsid w:val="00D06747"/>
    <w:rsid w:val="00D201BF"/>
    <w:rsid w:val="00D26808"/>
    <w:rsid w:val="00D26AE8"/>
    <w:rsid w:val="00D457B0"/>
    <w:rsid w:val="00D45DB4"/>
    <w:rsid w:val="00D67BFD"/>
    <w:rsid w:val="00D70152"/>
    <w:rsid w:val="00D7387C"/>
    <w:rsid w:val="00D76E0C"/>
    <w:rsid w:val="00D91662"/>
    <w:rsid w:val="00D92B5C"/>
    <w:rsid w:val="00DB384A"/>
    <w:rsid w:val="00DB5407"/>
    <w:rsid w:val="00DC2500"/>
    <w:rsid w:val="00DC74DC"/>
    <w:rsid w:val="00DC7CD6"/>
    <w:rsid w:val="00DE345D"/>
    <w:rsid w:val="00DE3721"/>
    <w:rsid w:val="00DE3D8A"/>
    <w:rsid w:val="00E03C0B"/>
    <w:rsid w:val="00E06CA7"/>
    <w:rsid w:val="00E175C5"/>
    <w:rsid w:val="00E326CC"/>
    <w:rsid w:val="00E41DD7"/>
    <w:rsid w:val="00E55183"/>
    <w:rsid w:val="00E57500"/>
    <w:rsid w:val="00E62A2B"/>
    <w:rsid w:val="00E653F3"/>
    <w:rsid w:val="00E804E2"/>
    <w:rsid w:val="00E86EF0"/>
    <w:rsid w:val="00E9027F"/>
    <w:rsid w:val="00E93211"/>
    <w:rsid w:val="00E93669"/>
    <w:rsid w:val="00E9414A"/>
    <w:rsid w:val="00EA1E85"/>
    <w:rsid w:val="00EB29D9"/>
    <w:rsid w:val="00EB4437"/>
    <w:rsid w:val="00EC7810"/>
    <w:rsid w:val="00ED5181"/>
    <w:rsid w:val="00EE12BB"/>
    <w:rsid w:val="00EE4071"/>
    <w:rsid w:val="00EF0648"/>
    <w:rsid w:val="00EF2B29"/>
    <w:rsid w:val="00EF798E"/>
    <w:rsid w:val="00F040E3"/>
    <w:rsid w:val="00F07854"/>
    <w:rsid w:val="00F078A6"/>
    <w:rsid w:val="00F12136"/>
    <w:rsid w:val="00F244DD"/>
    <w:rsid w:val="00F265CC"/>
    <w:rsid w:val="00F31941"/>
    <w:rsid w:val="00F51DAA"/>
    <w:rsid w:val="00F535B3"/>
    <w:rsid w:val="00F653DA"/>
    <w:rsid w:val="00F672D0"/>
    <w:rsid w:val="00F7267F"/>
    <w:rsid w:val="00F80D83"/>
    <w:rsid w:val="00F8424E"/>
    <w:rsid w:val="00F93831"/>
    <w:rsid w:val="00FA1922"/>
    <w:rsid w:val="00FA4CE8"/>
    <w:rsid w:val="00FA4FC0"/>
    <w:rsid w:val="00FA7FA7"/>
    <w:rsid w:val="00FC427C"/>
    <w:rsid w:val="00FD350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ldp.org/HOWTO/html_singl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tech.enekochan.com/en/2014/04/11/fix-error-column-spclocation-does-not-exist-in-phppgadmin/" TargetMode="External"/><Relationship Id="rId4" Type="http://schemas.openxmlformats.org/officeDocument/2006/relationships/styles" Target="styles.xml"/><Relationship Id="rId9" Type="http://schemas.openxmlformats.org/officeDocument/2006/relationships/hyperlink" Target="http://serverfault.com/questions/798427/what-linux-distribution-is-the-amazon-linux-ami-based-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0</TotalTime>
  <Pages>16</Pages>
  <Words>5623</Words>
  <Characters>3205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37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29</cp:revision>
  <cp:lastPrinted>2017-01-06T01:20:00Z</cp:lastPrinted>
  <dcterms:created xsi:type="dcterms:W3CDTF">2016-11-10T14:10:00Z</dcterms:created>
  <dcterms:modified xsi:type="dcterms:W3CDTF">2017-04-2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8nALZi4"/&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